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DC76D" w14:textId="77777777" w:rsidR="0067312F" w:rsidRDefault="00F0078E">
      <w:bookmarkStart w:id="0" w:name="_GoBack"/>
      <w:bookmarkEnd w:id="0"/>
    </w:p>
    <w:p w14:paraId="50B88A05" w14:textId="77777777" w:rsidR="006D4CAF" w:rsidRDefault="006D4CAF"/>
    <w:p w14:paraId="5293D175" w14:textId="4A728CE3" w:rsidR="006D4CAF" w:rsidRPr="00E97300" w:rsidRDefault="00AD4971" w:rsidP="00E97300">
      <w:pPr>
        <w:jc w:val="center"/>
        <w:rPr>
          <w:sz w:val="32"/>
        </w:rPr>
      </w:pPr>
      <w:r w:rsidRPr="00AD4971">
        <w:rPr>
          <w:sz w:val="32"/>
        </w:rPr>
        <w:t xml:space="preserve">Safety Informatics: </w:t>
      </w:r>
      <w:r w:rsidR="00BF31E9">
        <w:rPr>
          <w:sz w:val="32"/>
        </w:rPr>
        <w:t>M</w:t>
      </w:r>
      <w:r w:rsidRPr="00AD4971">
        <w:rPr>
          <w:sz w:val="32"/>
        </w:rPr>
        <w:t>eeting the patient safety challenges posed by emerging health information technologies</w:t>
      </w:r>
    </w:p>
    <w:p w14:paraId="0BD76813" w14:textId="4D1CC9D4" w:rsidR="00DC3CBB" w:rsidRDefault="00DC3CBB" w:rsidP="00DC3CBB"/>
    <w:p w14:paraId="647798EA" w14:textId="55646FF9" w:rsidR="009D0ABB" w:rsidRPr="005843D6" w:rsidRDefault="009D0ABB" w:rsidP="00DC3CBB">
      <w:pPr>
        <w:rPr>
          <w:i/>
        </w:rPr>
      </w:pPr>
      <w:r w:rsidRPr="005843D6">
        <w:rPr>
          <w:i/>
        </w:rPr>
        <w:t>Likely word count for Viewpoint or Perspective article = 2,000 words</w:t>
      </w:r>
    </w:p>
    <w:p w14:paraId="61C049F6" w14:textId="77777777" w:rsidR="0084507D" w:rsidRDefault="0084507D" w:rsidP="00F700A2">
      <w:pPr>
        <w:pStyle w:val="Heading1"/>
      </w:pPr>
      <w:r>
        <w:t>Introduction</w:t>
      </w:r>
    </w:p>
    <w:p w14:paraId="1C2AB3B6" w14:textId="71F7563A" w:rsidR="009D0ABB" w:rsidRDefault="009D0ABB" w:rsidP="009D0ABB">
      <w:r>
        <w:t xml:space="preserve">Healthcare is becoming increasingly digital and connected </w:t>
      </w:r>
      <w:r>
        <w:fldChar w:fldCharType="begin" w:fldLock="1"/>
      </w:r>
      <w: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mp; Bodendorf, 2020)","plainTextFormattedCitation":"(Wickramasinghe &amp; Bodendorf, 2020)","previouslyFormattedCitation":"(Wickramasinghe &amp; Bodendorf, 2020)"},"properties":{"noteIndex":0},"schema":"https://github.com/citation-style-language/schema/raw/master/csl-citation.json"}</w:instrText>
      </w:r>
      <w:r>
        <w:fldChar w:fldCharType="separate"/>
      </w:r>
      <w:r w:rsidRPr="00C21506">
        <w:rPr>
          <w:noProof/>
        </w:rPr>
        <w:t>(Wickramasinghe &amp; Bodendorf, 2020)</w:t>
      </w:r>
      <w:r>
        <w:fldChar w:fldCharType="end"/>
      </w:r>
      <w:r>
        <w:t xml:space="preserve">. Technologies like electronic health records, decision-support tools and handheld medical devices have been developed and used for many years with reported benefits for patient care but also with concerns for patient safety </w:t>
      </w:r>
      <w:r>
        <w:fldChar w:fldCharType="begin" w:fldLock="1"/>
      </w:r>
      <w: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Sittig et al., 2018)","plainTextFormattedCitation":"(Sittig et al., 2018)","previouslyFormattedCitation":"(Sittig et al., 2018)"},"properties":{"noteIndex":0},"schema":"https://github.com/citation-style-language/schema/raw/master/csl-citation.json"}</w:instrText>
      </w:r>
      <w:r>
        <w:fldChar w:fldCharType="separate"/>
      </w:r>
      <w:r w:rsidRPr="002A32FD">
        <w:rPr>
          <w:noProof/>
        </w:rPr>
        <w:t>(Sittig et al., 2018)</w:t>
      </w:r>
      <w:r>
        <w:fldChar w:fldCharType="end"/>
      </w:r>
      <w:r>
        <w:t>.</w:t>
      </w:r>
      <w:r w:rsidR="00E27DC6">
        <w:t xml:space="preserve"> </w:t>
      </w:r>
      <w:r>
        <w:t xml:space="preserve"> It is currently unclear what the implications are for patient safety </w:t>
      </w:r>
      <w:r w:rsidR="005646F8">
        <w:t>while</w:t>
      </w:r>
      <w:r>
        <w:t xml:space="preserve"> existing health information technologies become ubiquitous with increasing pace and interact with new and emerging technologies</w:t>
      </w:r>
      <w:r w:rsidR="00A41E27">
        <w:t xml:space="preserve"> </w:t>
      </w:r>
      <w:r w:rsidR="00A41E27">
        <w:fldChar w:fldCharType="begin" w:fldLock="1"/>
      </w:r>
      <w:r w:rsidR="001E7B78">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Benbya et al., 2020)","plainTextFormattedCitation":"(Benbya et al., 2020)","previouslyFormattedCitation":"(Benbya et al., 2020)"},"properties":{"noteIndex":0},"schema":"https://github.com/citation-style-language/schema/raw/master/csl-citation.json"}</w:instrText>
      </w:r>
      <w:r w:rsidR="00A41E27">
        <w:fldChar w:fldCharType="separate"/>
      </w:r>
      <w:r w:rsidR="00A41E27" w:rsidRPr="00A41E27">
        <w:rPr>
          <w:noProof/>
        </w:rPr>
        <w:t>(Benbya et al., 2020)</w:t>
      </w:r>
      <w:r w:rsidR="00A41E27">
        <w:fldChar w:fldCharType="end"/>
      </w:r>
      <w:r>
        <w:t>.</w:t>
      </w:r>
    </w:p>
    <w:p w14:paraId="2029E978" w14:textId="773A2045" w:rsidR="009D0ABB" w:rsidRDefault="009D0ABB" w:rsidP="009D0ABB">
      <w:r>
        <w:t xml:space="preserve">In April 2020, we set up a </w:t>
      </w:r>
      <w:r w:rsidRPr="00AA44BF">
        <w:t>national</w:t>
      </w:r>
      <w:r>
        <w:t>,</w:t>
      </w:r>
      <w:r w:rsidRPr="00AA44BF">
        <w:t xml:space="preserve"> expert</w:t>
      </w:r>
      <w:r w:rsidR="005646F8">
        <w:t xml:space="preserve"> </w:t>
      </w:r>
      <w:r>
        <w:t xml:space="preserve">collaboration to appraise the academic evidence for patient safety in health information systems. The collaborative intended to host a series of </w:t>
      </w:r>
      <w:r w:rsidRPr="002A32FD">
        <w:t xml:space="preserve">workshops </w:t>
      </w:r>
      <w:r>
        <w:t>that</w:t>
      </w:r>
      <w:r w:rsidRPr="002A32FD">
        <w:t xml:space="preserve"> deliver publications to engage those</w:t>
      </w:r>
      <w:r>
        <w:t xml:space="preserve"> directly</w:t>
      </w:r>
      <w:r w:rsidRPr="002A32FD">
        <w:t xml:space="preserve"> involved in </w:t>
      </w:r>
      <w:del w:id="1" w:author="Carolyn McCrorie" w:date="2020-05-30T14:33:00Z">
        <w:r w:rsidRPr="002A32FD" w:rsidDel="00F856BE">
          <w:delText xml:space="preserve">the </w:delText>
        </w:r>
      </w:del>
      <w:ins w:id="2" w:author="Carolyn McCrorie" w:date="2020-05-30T14:33:00Z">
        <w:r w:rsidR="00F856BE">
          <w:t xml:space="preserve">healthcare </w:t>
        </w:r>
      </w:ins>
      <w:r w:rsidRPr="002A32FD">
        <w:t xml:space="preserve">delivery and </w:t>
      </w:r>
      <w:del w:id="3" w:author="Carolyn McCrorie" w:date="2020-05-30T14:33:00Z">
        <w:r w:rsidRPr="002A32FD" w:rsidDel="00F856BE">
          <w:delText>study of healthcare</w:delText>
        </w:r>
      </w:del>
      <w:ins w:id="4" w:author="Carolyn McCrorie" w:date="2020-05-30T14:33:00Z">
        <w:r w:rsidR="00F856BE">
          <w:t>research</w:t>
        </w:r>
      </w:ins>
      <w:r w:rsidRPr="002A32FD">
        <w:t xml:space="preserve">, and to provide recommendations to address theoretical </w:t>
      </w:r>
      <w:r>
        <w:t xml:space="preserve">and </w:t>
      </w:r>
      <w:r w:rsidRPr="002A32FD">
        <w:t>practical gaps</w:t>
      </w:r>
      <w:r>
        <w:t xml:space="preserve"> in the safety of informatics</w:t>
      </w:r>
      <w:r w:rsidRPr="002A32FD">
        <w:t>.</w:t>
      </w:r>
      <w:r w:rsidRPr="009D0ABB">
        <w:t xml:space="preserve"> </w:t>
      </w:r>
      <w:r w:rsidR="004E5CE1">
        <w:t xml:space="preserve">The collaboration was </w:t>
      </w:r>
      <w:r>
        <w:t>led</w:t>
      </w:r>
      <w:r w:rsidRPr="00AA44BF">
        <w:t xml:space="preserve"> by the </w:t>
      </w:r>
      <w:r>
        <w:t>National Institute</w:t>
      </w:r>
      <w:r w:rsidRPr="00AA44BF">
        <w:t xml:space="preserve"> </w:t>
      </w:r>
      <w:r>
        <w:t xml:space="preserve">for Health Research Patient Safety Translational Research Centres from both Yorkshire and Humber, and Greater Manchester, UK </w:t>
      </w:r>
      <w:r w:rsidR="00DA09EC">
        <w:fldChar w:fldCharType="begin" w:fldLock="1"/>
      </w:r>
      <w:r w:rsidR="00EF53C4">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Johnson et al., 2020)","plainTextFormattedCitation":"(Johnson et al., 2020)","previouslyFormattedCitation":"(Johnson et al., 2020)"},"properties":{"noteIndex":0},"schema":"https://github.com/citation-style-language/schema/raw/master/csl-citation.json"}</w:instrText>
      </w:r>
      <w:r w:rsidR="00DA09EC">
        <w:fldChar w:fldCharType="separate"/>
      </w:r>
      <w:r w:rsidR="00DA09EC" w:rsidRPr="00DA09EC">
        <w:rPr>
          <w:noProof/>
        </w:rPr>
        <w:t>(Johnson et al., 2020)</w:t>
      </w:r>
      <w:r w:rsidR="00DA09EC">
        <w:fldChar w:fldCharType="end"/>
      </w:r>
      <w:r>
        <w:t>.</w:t>
      </w:r>
      <w:r w:rsidRPr="005C22CE">
        <w:t xml:space="preserve"> </w:t>
      </w:r>
      <w:r w:rsidRPr="00AA44BF">
        <w:t xml:space="preserve">The primary </w:t>
      </w:r>
      <w:r>
        <w:t xml:space="preserve">planned </w:t>
      </w:r>
      <w:r w:rsidRPr="00AA44BF">
        <w:t>deliverable from th</w:t>
      </w:r>
      <w:r>
        <w:t>e</w:t>
      </w:r>
      <w:r w:rsidRPr="00AA44BF">
        <w:t xml:space="preserve"> </w:t>
      </w:r>
      <w:r>
        <w:t>collaboration</w:t>
      </w:r>
      <w:r w:rsidRPr="00AA44BF">
        <w:t xml:space="preserve"> was</w:t>
      </w:r>
      <w:r>
        <w:t xml:space="preserve"> a </w:t>
      </w:r>
      <w:del w:id="5" w:author="Carolyn McCrorie" w:date="2020-05-30T14:33:00Z">
        <w:r w:rsidDel="00F856BE">
          <w:delText xml:space="preserve">set </w:delText>
        </w:r>
      </w:del>
      <w:ins w:id="6" w:author="Carolyn McCrorie" w:date="2020-05-30T14:33:00Z">
        <w:r w:rsidR="00F856BE">
          <w:t xml:space="preserve">series </w:t>
        </w:r>
      </w:ins>
      <w:r>
        <w:t xml:space="preserve">of publications that begin to define the </w:t>
      </w:r>
      <w:r w:rsidRPr="00284512">
        <w:t xml:space="preserve">field of </w:t>
      </w:r>
      <w:r w:rsidR="004E5CE1">
        <w:t>S</w:t>
      </w:r>
      <w:r w:rsidRPr="00284512">
        <w:t xml:space="preserve">afety </w:t>
      </w:r>
      <w:r w:rsidR="004E5CE1">
        <w:t>I</w:t>
      </w:r>
      <w:r w:rsidRPr="00284512">
        <w:t xml:space="preserve">nformatics </w:t>
      </w:r>
      <w:del w:id="7" w:author="Carolyn McCrorie" w:date="2020-05-30T14:34:00Z">
        <w:r w:rsidRPr="00284512" w:rsidDel="00F856BE">
          <w:delText xml:space="preserve">and serve </w:delText>
        </w:r>
      </w:del>
      <w:r w:rsidRPr="00284512">
        <w:t xml:space="preserve">as a platform for future </w:t>
      </w:r>
      <w:ins w:id="8" w:author="Carolyn McCrorie" w:date="2020-05-30T14:34:00Z">
        <w:r w:rsidR="00F856BE">
          <w:t xml:space="preserve">directions in </w:t>
        </w:r>
      </w:ins>
      <w:r w:rsidRPr="00284512">
        <w:t>research</w:t>
      </w:r>
      <w:del w:id="9" w:author="Carolyn McCrorie" w:date="2020-05-30T14:34:00Z">
        <w:r w:rsidRPr="00284512" w:rsidDel="00F856BE">
          <w:delText xml:space="preserve"> and development</w:delText>
        </w:r>
      </w:del>
      <w:r>
        <w:t>.</w:t>
      </w:r>
    </w:p>
    <w:p w14:paraId="15B9EE8F" w14:textId="695B492D" w:rsidR="009D0ABB" w:rsidRDefault="009D0ABB" w:rsidP="009D0ABB">
      <w:r>
        <w:lastRenderedPageBreak/>
        <w:t>In Section 1 of t</w:t>
      </w:r>
      <w:r w:rsidRPr="002A32FD">
        <w:t>h</w:t>
      </w:r>
      <w:r>
        <w:t>is paper, we defin</w:t>
      </w:r>
      <w:r w:rsidR="004E5CE1">
        <w:t xml:space="preserve">e the Safety Informatics domain and </w:t>
      </w:r>
      <w:r w:rsidR="004E5CE1" w:rsidRPr="002A32FD">
        <w:t>highli</w:t>
      </w:r>
      <w:r w:rsidR="004E5CE1">
        <w:t>ght the need for research</w:t>
      </w:r>
      <w:del w:id="10" w:author="Carolyn McCrorie" w:date="2020-05-30T14:34:00Z">
        <w:r w:rsidR="004E5CE1" w:rsidDel="00F856BE">
          <w:delText xml:space="preserve"> in this intersection of </w:delText>
        </w:r>
        <w:r w:rsidDel="00F856BE">
          <w:delText>safety science and health informatics</w:delText>
        </w:r>
      </w:del>
      <w:r>
        <w:t xml:space="preserve">. </w:t>
      </w:r>
      <w:r w:rsidR="00C87DCA">
        <w:t xml:space="preserve">Section 2 </w:t>
      </w:r>
      <w:ins w:id="11" w:author="Carolyn McCrorie" w:date="2020-05-30T14:34:00Z">
        <w:r w:rsidR="00F856BE">
          <w:t xml:space="preserve">provides an overview of the </w:t>
        </w:r>
      </w:ins>
      <w:del w:id="12" w:author="Carolyn McCrorie" w:date="2020-05-30T14:35:00Z">
        <w:r w:rsidR="00C87DCA" w:rsidDel="00F856BE">
          <w:delText xml:space="preserve">briefly presents the </w:delText>
        </w:r>
      </w:del>
      <w:r w:rsidR="00C87DCA">
        <w:t xml:space="preserve">workshop process </w:t>
      </w:r>
      <w:ins w:id="13" w:author="Carolyn McCrorie" w:date="2020-05-30T14:35:00Z">
        <w:r w:rsidR="00F856BE">
          <w:t xml:space="preserve">during the development of </w:t>
        </w:r>
      </w:ins>
      <w:del w:id="14" w:author="Carolyn McCrorie" w:date="2020-05-30T14:35:00Z">
        <w:r w:rsidR="00C87DCA" w:rsidDel="00F856BE">
          <w:delText xml:space="preserve">that produced </w:delText>
        </w:r>
      </w:del>
      <w:r w:rsidR="00C87DCA">
        <w:t xml:space="preserve">this publication. </w:t>
      </w:r>
      <w:r>
        <w:t xml:space="preserve">In Section 3, we synthesise the </w:t>
      </w:r>
      <w:r w:rsidR="004E5CE1">
        <w:t>output of the first workshop, which addressed</w:t>
      </w:r>
      <w:r>
        <w:t xml:space="preserve"> the challenges and patient-safety implications of emerging health information technologies. </w:t>
      </w:r>
      <w:del w:id="15" w:author="Carolyn McCrorie" w:date="2020-05-30T14:35:00Z">
        <w:r w:rsidDel="00F856BE">
          <w:delText>Finally</w:delText>
        </w:r>
      </w:del>
      <w:ins w:id="16" w:author="Carolyn McCrorie" w:date="2020-05-30T14:35:00Z">
        <w:r w:rsidR="00F856BE">
          <w:t>The final section suggests</w:t>
        </w:r>
      </w:ins>
      <w:ins w:id="17" w:author="Carolyn McCrorie" w:date="2020-05-30T14:36:00Z">
        <w:r w:rsidR="00F856BE">
          <w:t xml:space="preserve"> </w:t>
        </w:r>
      </w:ins>
      <w:del w:id="18" w:author="Carolyn McCrorie" w:date="2020-05-30T14:36:00Z">
        <w:r w:rsidDel="00F856BE">
          <w:delText xml:space="preserve">, Section 4 finishes with </w:delText>
        </w:r>
      </w:del>
      <w:r>
        <w:t>recommendations for theoretically-informed frame</w:t>
      </w:r>
      <w:r w:rsidRPr="008A6A0C">
        <w:t xml:space="preserve">works </w:t>
      </w:r>
      <w:r>
        <w:t>to</w:t>
      </w:r>
      <w:r w:rsidRPr="008A6A0C">
        <w:t xml:space="preserve"> address the</w:t>
      </w:r>
      <w:r>
        <w:t>se</w:t>
      </w:r>
      <w:r w:rsidRPr="008A6A0C">
        <w:t xml:space="preserve"> patient-safety </w:t>
      </w:r>
      <w:r>
        <w:t>implications.</w:t>
      </w:r>
    </w:p>
    <w:p w14:paraId="7416D4A6" w14:textId="24230EB3" w:rsidR="00DA09EC" w:rsidRPr="00F700A2" w:rsidRDefault="00DA09EC" w:rsidP="009D0ABB">
      <w:pPr>
        <w:rPr>
          <w:color w:val="4472C4" w:themeColor="accent5"/>
        </w:rPr>
      </w:pPr>
    </w:p>
    <w:p w14:paraId="0342C2C5" w14:textId="5249A7D3" w:rsidR="004B6407" w:rsidRDefault="009D0ABB" w:rsidP="009D0ABB">
      <w:pPr>
        <w:pStyle w:val="Heading1"/>
      </w:pPr>
      <w:r>
        <w:t xml:space="preserve">Section 1: </w:t>
      </w:r>
      <w:r w:rsidR="005843D6">
        <w:t xml:space="preserve">Patient safety and </w:t>
      </w:r>
      <w:r>
        <w:t>Safety Informatics</w:t>
      </w:r>
    </w:p>
    <w:p w14:paraId="2C9AA66C" w14:textId="3E1EA534" w:rsidR="0060263F" w:rsidRDefault="0060263F" w:rsidP="0060263F">
      <w:pPr>
        <w:rPr>
          <w:color w:val="FF0000"/>
        </w:rPr>
      </w:pPr>
      <w:r w:rsidRPr="0060263F">
        <w:rPr>
          <w:color w:val="FF0000"/>
        </w:rPr>
        <w:t>*Introduce patient safety</w:t>
      </w:r>
      <w:r>
        <w:rPr>
          <w:color w:val="FF0000"/>
        </w:rPr>
        <w:t xml:space="preserve"> to set the context</w:t>
      </w:r>
    </w:p>
    <w:p w14:paraId="38B48E16" w14:textId="0CCB10BC" w:rsidR="005843D6" w:rsidRDefault="005843D6" w:rsidP="0060263F">
      <w:pPr>
        <w:rPr>
          <w:color w:val="FF0000"/>
        </w:rPr>
      </w:pPr>
    </w:p>
    <w:p w14:paraId="654DB6F7" w14:textId="289E5F0A" w:rsidR="005843D6" w:rsidRDefault="005843D6" w:rsidP="0060263F">
      <w:pPr>
        <w:rPr>
          <w:color w:val="FF0000"/>
        </w:rPr>
      </w:pPr>
      <w:r>
        <w:rPr>
          <w:color w:val="FF0000"/>
        </w:rPr>
        <w:t>*Discuss the relationship between patient safety and health information technology</w:t>
      </w:r>
    </w:p>
    <w:p w14:paraId="267D37C0" w14:textId="0B41AD2F" w:rsidR="00322A06" w:rsidRDefault="00322A06" w:rsidP="0060263F">
      <w:pPr>
        <w:rPr>
          <w:color w:val="FF0000"/>
        </w:rPr>
      </w:pPr>
      <w:r>
        <w:rPr>
          <w:color w:val="FF0000"/>
        </w:rPr>
        <w:tab/>
        <w:t>**Must distinguish between health information technology and health information systems.</w:t>
      </w:r>
    </w:p>
    <w:p w14:paraId="719DA8A2" w14:textId="38A1D2DC" w:rsidR="00322A06" w:rsidRDefault="00484E71" w:rsidP="00484E71">
      <w:r w:rsidRPr="00484E71">
        <w:t>While the patient-safety perspective on health information technology</w:t>
      </w:r>
      <w:r w:rsidR="00CB1C67">
        <w:t xml:space="preserve"> (HIT)</w:t>
      </w:r>
      <w:r w:rsidRPr="00484E71">
        <w:t xml:space="preserve"> is not novel </w:t>
      </w:r>
      <w:r w:rsidRPr="00484E71">
        <w:fldChar w:fldCharType="begin" w:fldLock="1"/>
      </w:r>
      <w:r w:rsidRPr="00484E71">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Gómez-González et al., 2020; Kostkova, 2015)","manualFormatting":"(e.g. Gómez-González et al., 2020; Kostkova, 2015)","plainTextFormattedCitation":"(Gómez-González et al., 2020; Kostkova, 2015)","previouslyFormattedCitation":"(Gómez-González et al., 2020; Kostkova, 2015)"},"properties":{"noteIndex":0},"schema":"https://github.com/citation-style-language/schema/raw/master/csl-citation.json"}</w:instrText>
      </w:r>
      <w:r w:rsidRPr="00484E71">
        <w:fldChar w:fldCharType="separate"/>
      </w:r>
      <w:r w:rsidRPr="00484E71">
        <w:rPr>
          <w:noProof/>
        </w:rPr>
        <w:t>(e.g. Gómez-González et al., 2020; Kostkova, 2015)</w:t>
      </w:r>
      <w:r w:rsidRPr="00484E71">
        <w:fldChar w:fldCharType="end"/>
      </w:r>
      <w:r w:rsidRPr="00484E71">
        <w:t>, the types of patient</w:t>
      </w:r>
      <w:r w:rsidRPr="00484E71">
        <w:rPr>
          <w:rFonts w:cstheme="minorHAnsi"/>
        </w:rPr>
        <w:t>-safety challenges and our capacity to address them are constantly in flux. For example, there continues to be rapid progress in the development and uptake of devices compatible with the Internet of Things: “</w:t>
      </w:r>
      <w:r w:rsidRPr="00484E71">
        <w:rPr>
          <w:rFonts w:cstheme="minorHAnsi"/>
          <w:i/>
        </w:rPr>
        <w:t>a network of devices all embedded with electronics, software, sensors, and connectivity to enable them to connect, interconnect, and exchange data</w:t>
      </w:r>
      <w:r w:rsidRPr="00484E71">
        <w:rPr>
          <w:rFonts w:cstheme="minorHAnsi"/>
        </w:rPr>
        <w:t xml:space="preserve">” </w:t>
      </w:r>
      <w:r w:rsidRPr="00484E71">
        <w:rPr>
          <w:rFonts w:cstheme="minorHAnsi"/>
        </w:rPr>
        <w:fldChar w:fldCharType="begin" w:fldLock="1"/>
      </w:r>
      <w:r w:rsidRPr="00484E71">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mp; Bodendorf, 2020)","plainTextFormattedCitation":"(Wickramasinghe &amp; Bodendorf, 2020)","previouslyFormattedCitation":"(Wickramasinghe &amp; Bodendorf, 2020)"},"properties":{"noteIndex":0},"schema":"https://github.com/citation-style-language/schema/raw/master/csl-citation.json"}</w:instrText>
      </w:r>
      <w:r w:rsidRPr="00484E71">
        <w:rPr>
          <w:rFonts w:cstheme="minorHAnsi"/>
        </w:rPr>
        <w:fldChar w:fldCharType="separate"/>
      </w:r>
      <w:r w:rsidRPr="00484E71">
        <w:rPr>
          <w:rFonts w:cstheme="minorHAnsi"/>
          <w:noProof/>
        </w:rPr>
        <w:t>(Wickramasinghe &amp; Bodendorf, 2020)</w:t>
      </w:r>
      <w:r w:rsidRPr="00484E71">
        <w:rPr>
          <w:rFonts w:cstheme="minorHAnsi"/>
        </w:rPr>
        <w:fldChar w:fldCharType="end"/>
      </w:r>
      <w:r w:rsidRPr="00484E71">
        <w:rPr>
          <w:rFonts w:cstheme="minorHAnsi"/>
        </w:rPr>
        <w:t>. These networked devices, such as s</w:t>
      </w:r>
      <w:r w:rsidRPr="00484E71">
        <w:rPr>
          <w:rFonts w:eastAsia="Times New Roman" w:cstheme="minorHAnsi"/>
          <w:lang w:eastAsia="en-GB"/>
        </w:rPr>
        <w:t xml:space="preserve">mart continuous glucose monitors </w:t>
      </w:r>
      <w:r w:rsidRPr="00484E71">
        <w:rPr>
          <w:rFonts w:eastAsia="Times New Roman" w:cstheme="minorHAnsi"/>
          <w:lang w:eastAsia="en-GB"/>
        </w:rPr>
        <w:fldChar w:fldCharType="begin" w:fldLock="1"/>
      </w:r>
      <w:r w:rsidRPr="00484E71">
        <w:rPr>
          <w:rFonts w:eastAsia="Times New Roman" w:cstheme="minorHAnsi"/>
          <w:lang w:eastAsia="en-GB"/>
        </w:rPr>
        <w:instrText>ADDIN CSL_CITATION {"citationItems":[{"id":"ITEM-1","itemData":{"DOI":"10.3390/s16122093","ISSN":"14248220","abstract":"Continuous glucose monitoring (CGM) sensors are portable devices that allow measuring and visualizing the glucose concentration in real time almost continuously for several days and are provided with hypo/hyperglycemic alerts and glucose trend information. CGM sensors have revolutionized Type 1 diabetes (T1D) management, improving glucose control when used adjunctively to self-monitoring blood glucose systems. Furthermore, CGM devices have stimulated the development of applications that were impossible to create without a continuous-time glucose signal, e.g., real-time predictive alerts of hypo/hyperglycemic episodes based on the prediction of future glucose concentration, automatic basal insulin attenuation methods for hypoglycemia prevention, and the artificial pancreas. However, CGM sensors’ lack of accuracy and reliability limited their usability in the clinical practice, calling upon the academic community for the development of suitable signal processing methods to improve CGM performance. The aim of this paper is to review the past and present algorithmic challenges of CGM sensors, to show how they have been tackled by our research group, and to identify the possible future ones.","author":[{"dropping-particle":"","family":"Facchinetti","given":"Andrea","non-dropping-particle":"","parse-names":false,"suffix":""}],"container-title":"Sensors (Switzerland)","id":"ITEM-1","issue":"12","issued":{"date-parts":[["2016"]]},"page":"1-12","title":"Continuous glucose monitoring sensors: Past, present and future algorithmic challenges","type":"article-journal","volume":"16"},"uris":["http://www.mendeley.com/documents/?uuid=20023dc2-4458-4c35-a87d-58af4efaeeff"]}],"mendeley":{"formattedCitation":"(Facchinetti, 2016)","plainTextFormattedCitation":"(Facchinetti, 2016)","previouslyFormattedCitation":"(Facchinetti, 2016)"},"properties":{"noteIndex":0},"schema":"https://github.com/citation-style-language/schema/raw/master/csl-citation.json"}</w:instrText>
      </w:r>
      <w:r w:rsidRPr="00484E71">
        <w:rPr>
          <w:rFonts w:eastAsia="Times New Roman" w:cstheme="minorHAnsi"/>
          <w:lang w:eastAsia="en-GB"/>
        </w:rPr>
        <w:fldChar w:fldCharType="separate"/>
      </w:r>
      <w:r w:rsidRPr="00484E71">
        <w:rPr>
          <w:rFonts w:eastAsia="Times New Roman" w:cstheme="minorHAnsi"/>
          <w:noProof/>
          <w:lang w:eastAsia="en-GB"/>
        </w:rPr>
        <w:t>(Facchinetti, 2016)</w:t>
      </w:r>
      <w:r w:rsidRPr="00484E71">
        <w:rPr>
          <w:rFonts w:eastAsia="Times New Roman" w:cstheme="minorHAnsi"/>
          <w:lang w:eastAsia="en-GB"/>
        </w:rPr>
        <w:fldChar w:fldCharType="end"/>
      </w:r>
      <w:r w:rsidRPr="00484E71">
        <w:rPr>
          <w:rFonts w:eastAsia="Times New Roman" w:cstheme="minorHAnsi"/>
          <w:lang w:eastAsia="en-GB"/>
        </w:rPr>
        <w:t xml:space="preserve"> and Parkinson’s disease monitoring watches </w:t>
      </w:r>
      <w:r w:rsidRPr="00484E71">
        <w:rPr>
          <w:rFonts w:eastAsia="Times New Roman" w:cstheme="minorHAnsi"/>
          <w:lang w:eastAsia="en-GB"/>
        </w:rPr>
        <w:fldChar w:fldCharType="begin" w:fldLock="1"/>
      </w:r>
      <w:r w:rsidRPr="00484E71">
        <w:rPr>
          <w:rFonts w:eastAsia="Times New Roman" w:cstheme="minorHAnsi"/>
          <w:lang w:eastAsia="en-GB"/>
        </w:rPr>
        <w:instrText>ADDIN CSL_CITATION {"citationItems":[{"id":"ITEM-1","itemData":{"DOI":"10.1038/sdata.2016.11","ISSN":"20524463","abstract":"Current measures of health and disease are often insensitive, episodic, and subjective. Further, these measures generally are not designed to provide meaningful feedback to individuals. The impact of high-resolution activity data collected from mobile phones is only beginning to be explored. Here we present data from mPower, a clinical observational study about Parkinson disease conducted purely through an iPhone app interface. The study interrogated aspects of this movement disorder through surveys and frequent sensor-based recordings from participants with and without Parkinson disease. Benefitting from large enrollment and repeated measurements on many individuals, these data may help establish baseline variability of real-world activity measurement collected via mobile phones, and ultimately may lead to quantification of the ebbs-and-flows of Parkinson symptoms. App source code for these data collection modules are available through an open source license for use in studies of other conditions. We hope that releasing data contributed by engaged research participants will seed a new community of analysts working collaboratively on understanding mobile health data to advance human health.","author":[{"dropping-particle":"","family":"Bot","given":"Brian M.","non-dropping-particle":"","parse-names":false,"suffix":""},{"dropping-particle":"","family":"Suver","given":"Christine","non-dropping-particle":"","parse-names":false,"suffix":""},{"dropping-particle":"","family":"Neto","given":"Elias Chaibub","non-dropping-particle":"","parse-names":false,"suffix":""},{"dropping-particle":"","family":"Kellen","given":"Michael","non-dropping-particle":"","parse-names":false,"suffix":""},{"dropping-particle":"","family":"Klein","given":"Arno","non-dropping-particle":"","parse-names":false,"suffix":""},{"dropping-particle":"","family":"Bare","given":"Christopher","non-dropping-particle":"","parse-names":false,"suffix":""},{"dropping-particle":"","family":"Doerr","given":"Megan","non-dropping-particle":"","parse-names":false,"suffix":""},{"dropping-particle":"","family":"Pratap","given":"Abhishek","non-dropping-particle":"","parse-names":false,"suffix":""},{"dropping-particle":"","family":"Wilbanks","given":"John","non-dropping-particle":"","parse-names":false,"suffix":""},{"dropping-particle":"","family":"Dorsey","given":"E. Ray","non-dropping-particle":"","parse-names":false,"suffix":""},{"dropping-particle":"","family":"Friend","given":"Stephen H.","non-dropping-particle":"","parse-names":false,"suffix":""},{"dropping-particle":"","family":"Trister","given":"Andrew D.","non-dropping-particle":"","parse-names":false,"suffix":""}],"container-title":"Scientific Data","id":"ITEM-1","issued":{"date-parts":[["2016"]]},"page":"1-9","title":"The mPower study, Parkinson disease mobile data collected using ResearchKit","type":"article-journal","volume":"3"},"uris":["http://www.mendeley.com/documents/?uuid=cb1f19f0-ddfa-48f8-a6fb-57aa16a6c060"]}],"mendeley":{"formattedCitation":"(Bot et al., 2016)","plainTextFormattedCitation":"(Bot et al., 2016)","previouslyFormattedCitation":"(Bot et al., 2016)"},"properties":{"noteIndex":0},"schema":"https://github.com/citation-style-language/schema/raw/master/csl-citation.json"}</w:instrText>
      </w:r>
      <w:r w:rsidRPr="00484E71">
        <w:rPr>
          <w:rFonts w:eastAsia="Times New Roman" w:cstheme="minorHAnsi"/>
          <w:lang w:eastAsia="en-GB"/>
        </w:rPr>
        <w:fldChar w:fldCharType="separate"/>
      </w:r>
      <w:r w:rsidRPr="00484E71">
        <w:rPr>
          <w:rFonts w:eastAsia="Times New Roman" w:cstheme="minorHAnsi"/>
          <w:noProof/>
          <w:lang w:eastAsia="en-GB"/>
        </w:rPr>
        <w:t>(Bot et al., 2016)</w:t>
      </w:r>
      <w:r w:rsidRPr="00484E71">
        <w:rPr>
          <w:rFonts w:eastAsia="Times New Roman" w:cstheme="minorHAnsi"/>
          <w:lang w:eastAsia="en-GB"/>
        </w:rPr>
        <w:fldChar w:fldCharType="end"/>
      </w:r>
      <w:r w:rsidRPr="00484E71">
        <w:rPr>
          <w:rFonts w:eastAsia="Times New Roman" w:cstheme="minorHAnsi"/>
          <w:lang w:eastAsia="en-GB"/>
        </w:rPr>
        <w:t xml:space="preserve">, pose novel risks </w:t>
      </w:r>
      <w:r w:rsidRPr="00484E71">
        <w:rPr>
          <w:rFonts w:eastAsia="Times New Roman" w:cstheme="minorHAnsi"/>
          <w:lang w:eastAsia="en-GB"/>
        </w:rPr>
        <w:fldChar w:fldCharType="begin" w:fldLock="1"/>
      </w:r>
      <w:r w:rsidR="0032493D">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mp; Branca, 2020)","plainTextFormattedCitation":"(Paxton &amp; Branca, 2020)","previouslyFormattedCitation":"(Paxton &amp; Branca, 2020)"},"properties":{"noteIndex":0},"schema":"https://github.com/citation-style-language/schema/raw/master/csl-citation.json"}</w:instrText>
      </w:r>
      <w:r w:rsidRPr="00484E71">
        <w:rPr>
          <w:rFonts w:eastAsia="Times New Roman" w:cstheme="minorHAnsi"/>
          <w:lang w:eastAsia="en-GB"/>
        </w:rPr>
        <w:fldChar w:fldCharType="separate"/>
      </w:r>
      <w:r w:rsidRPr="00484E71">
        <w:rPr>
          <w:rFonts w:eastAsia="Times New Roman" w:cstheme="minorHAnsi"/>
          <w:noProof/>
          <w:lang w:eastAsia="en-GB"/>
        </w:rPr>
        <w:t>(Paxton &amp; Branca, 2020)</w:t>
      </w:r>
      <w:r w:rsidRPr="00484E71">
        <w:rPr>
          <w:rFonts w:eastAsia="Times New Roman" w:cstheme="minorHAnsi"/>
          <w:lang w:eastAsia="en-GB"/>
        </w:rPr>
        <w:fldChar w:fldCharType="end"/>
      </w:r>
      <w:r w:rsidRPr="00484E71">
        <w:rPr>
          <w:rFonts w:eastAsia="Times New Roman" w:cstheme="minorHAnsi"/>
          <w:lang w:eastAsia="en-GB"/>
        </w:rPr>
        <w:t>. This is because w</w:t>
      </w:r>
      <w:r w:rsidR="00322A06" w:rsidRPr="00484E71">
        <w:rPr>
          <w:rFonts w:cstheme="minorHAnsi"/>
        </w:rPr>
        <w:t xml:space="preserve">hen health information technologies </w:t>
      </w:r>
      <w:r w:rsidR="007A4AE6" w:rsidRPr="00484E71">
        <w:rPr>
          <w:rFonts w:cstheme="minorHAnsi"/>
        </w:rPr>
        <w:t>interact,</w:t>
      </w:r>
      <w:r w:rsidR="00322A06" w:rsidRPr="00484E71">
        <w:rPr>
          <w:rFonts w:cstheme="minorHAnsi"/>
        </w:rPr>
        <w:t xml:space="preserve"> they form a </w:t>
      </w:r>
      <w:r w:rsidR="00D77B4B">
        <w:rPr>
          <w:rFonts w:cstheme="minorHAnsi"/>
        </w:rPr>
        <w:t>health information system (</w:t>
      </w:r>
      <w:r w:rsidR="00CB1C67">
        <w:rPr>
          <w:rFonts w:cstheme="minorHAnsi"/>
        </w:rPr>
        <w:t>HIS</w:t>
      </w:r>
      <w:r w:rsidR="00D77B4B">
        <w:rPr>
          <w:rFonts w:cstheme="minorHAnsi"/>
        </w:rPr>
        <w:t>)</w:t>
      </w:r>
      <w:r w:rsidR="00E37BDE">
        <w:rPr>
          <w:rFonts w:cstheme="minorHAnsi"/>
        </w:rPr>
        <w:t xml:space="preserve"> </w:t>
      </w:r>
      <w:r w:rsidR="00E37BDE">
        <w:rPr>
          <w:rFonts w:cstheme="minorHAnsi"/>
        </w:rPr>
        <w:fldChar w:fldCharType="begin" w:fldLock="1"/>
      </w:r>
      <w:r w:rsidR="00A41E27">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Onik et al., 2017)","plainTextFormattedCitation":"(Onik et al., 2017)","previouslyFormattedCitation":"(Onik et al., 2017)"},"properties":{"noteIndex":0},"schema":"https://github.com/citation-style-language/schema/raw/master/csl-citation.json"}</w:instrText>
      </w:r>
      <w:r w:rsidR="00E37BDE">
        <w:rPr>
          <w:rFonts w:cstheme="minorHAnsi"/>
        </w:rPr>
        <w:fldChar w:fldCharType="separate"/>
      </w:r>
      <w:r w:rsidR="00AC2027" w:rsidRPr="00AC2027">
        <w:rPr>
          <w:rFonts w:cstheme="minorHAnsi"/>
          <w:noProof/>
        </w:rPr>
        <w:t>(Onik et al., 2017)</w:t>
      </w:r>
      <w:r w:rsidR="00E37BDE">
        <w:rPr>
          <w:rFonts w:cstheme="minorHAnsi"/>
        </w:rPr>
        <w:fldChar w:fldCharType="end"/>
      </w:r>
      <w:r w:rsidR="00322A06" w:rsidRPr="00484E71">
        <w:rPr>
          <w:rFonts w:cstheme="minorHAnsi"/>
        </w:rPr>
        <w:t>, which has the po</w:t>
      </w:r>
      <w:r w:rsidR="00322A06" w:rsidRPr="00484E71">
        <w:rPr>
          <w:rFonts w:cstheme="minorHAnsi"/>
        </w:rPr>
        <w:lastRenderedPageBreak/>
        <w:t>tential to improve patient care but also to threaten patient safety in unintended and emergent ways</w:t>
      </w:r>
      <w:r w:rsidR="007A4AE6" w:rsidRPr="00484E71">
        <w:rPr>
          <w:rFonts w:cstheme="minorHAnsi"/>
        </w:rPr>
        <w:t xml:space="preserve"> </w:t>
      </w:r>
      <w:r w:rsidR="007A4AE6" w:rsidRPr="00484E71">
        <w:rPr>
          <w:rFonts w:cstheme="minorHAnsi"/>
        </w:rPr>
        <w:fldChar w:fldCharType="begin" w:fldLock="1"/>
      </w:r>
      <w:r w:rsidR="00B80719" w:rsidRPr="00484E71">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Heeks, 2006)","plainTextFormattedCitation":"(Heeks, 2006)","previouslyFormattedCitation":"(Heeks, 2006)"},"properties":{"noteIndex":0},"schema":"https://github.com/citation-style-language/schema/raw/master/csl-citation.json"}</w:instrText>
      </w:r>
      <w:r w:rsidR="007A4AE6" w:rsidRPr="00484E71">
        <w:rPr>
          <w:rFonts w:cstheme="minorHAnsi"/>
        </w:rPr>
        <w:fldChar w:fldCharType="separate"/>
      </w:r>
      <w:r w:rsidR="007A4AE6" w:rsidRPr="00484E71">
        <w:rPr>
          <w:rFonts w:cstheme="minorHAnsi"/>
          <w:noProof/>
        </w:rPr>
        <w:t>(Heeks, 2006)</w:t>
      </w:r>
      <w:r w:rsidR="007A4AE6" w:rsidRPr="00484E71">
        <w:rPr>
          <w:rFonts w:cstheme="minorHAnsi"/>
        </w:rPr>
        <w:fldChar w:fldCharType="end"/>
      </w:r>
      <w:r w:rsidR="00322A06" w:rsidRPr="00484E71">
        <w:rPr>
          <w:rFonts w:cstheme="minorHAnsi"/>
        </w:rPr>
        <w:t>. It is for this reason that</w:t>
      </w:r>
      <w:r w:rsidR="00322A06">
        <w:t xml:space="preserve"> standards and regulations for medical device</w:t>
      </w:r>
      <w:r w:rsidR="007A4AE6">
        <w:t xml:space="preserve">s </w:t>
      </w:r>
      <w:r w:rsidR="0022366B">
        <w:t xml:space="preserve">now </w:t>
      </w:r>
      <w:r w:rsidR="007A4AE6">
        <w:t xml:space="preserve">recognise the need for a systems perspective and </w:t>
      </w:r>
      <w:r w:rsidR="00322A06">
        <w:t xml:space="preserve">consider system configurations and processes for device integration </w:t>
      </w:r>
      <w:r w:rsidR="007A4AE6">
        <w:fldChar w:fldCharType="begin" w:fldLock="1"/>
      </w:r>
      <w:r w:rsidR="000C78E4">
        <w:instrText>ADDIN CSL_CITATION {"citationItems":[{"id":"ITEM-1","itemData":{"author":[{"dropping-particle":"","family":"IEC","given":"","non-dropping-particle":"","parse-names":false,"suffix":""}],"id":"ITEM-1","issued":{"date-parts":[["2011"]]},"publisher":"International Electrotechnical Commission","publisher-place":"Geneva","title":"International Electrotechnical Commission 80001:2011. Application of risk management to information technology (IT) networks incorporating medical devices","type":"article"},"uris":["http://www.mendeley.com/documents/?uuid=a28a89e9-35f4-4897-90f7-90f1cda4a455"]},{"id":"ITEM-2","itemData":{"author":[{"dropping-particle":"","family":"IEC","given":"","non-dropping-particle":"","parse-names":false,"suffix":""}],"id":"ITEM-2","issued":{"date-parts":[["2006"]]},"publisher":"International Electrotechnical Commission","publisher-place":"Geneva","title":"International Electrotechnical Commission 62304:2006. Medical device software–Software life-cycle processes","type":"article"},"uris":["http://www.mendeley.com/documents/?uuid=5a7cc62c-acf4-4046-b490-47a74e56e7ba"]},{"id":"ITEM-3","itemData":{"author":[{"dropping-particle":"","family":"IEC","given":"","non-dropping-particle":"","parse-names":false,"suffix":""}],"id":"ITEM-3","issued":{"date-parts":[["2009"]]},"publisher":"International Electrotechnical Commission","publisher-place":"Geneva","title":"International Electrotechnical Commission PD IEC/TR 80002:2009. Medical device software.","type":"article"},"uris":["http://www.mendeley.com/documents/?uuid=6e68e4ad-b1cd-4bff-877a-bbf663fa7d29"]},{"id":"ITEM-4","itemData":{"DOI":"10.1177/1460458211432587","ISSN":"14604582","abstract":"In an effort to improve patient safety and reduce adverse events, there has been a rapid growth in the utilisation of health information technology (HIT). However, little work has examined the safety of the HIT systems themselves, the methods used in their development or the potential errors they may introduce into existing systems. This article introduces the conventional safety-related systems development standard IEC 61508 to the medical domain. It is proposed that the techniques used in conventional safety-related systems development should be utilised by regulation bodies, healthcare organisations and HIT developers to provide an assurance of safety for HIT systems. In adopting the IEC 61508 methodology for HIT development and integration, inherent problems in the new systems can be identified and corrected during their development. Also, IEC 61508 should be used to develop a healthcare-specific standard to allow stakeholders to provide an assurance of a system's safety. © The Author(s) 2012.","author":[{"dropping-particle":"","family":"Chadwick","given":"Liam","non-dropping-particle":"","parse-names":false,"suffix":""},{"dropping-particle":"","family":"Fallon","given":"Enda F.","non-dropping-particle":"","parse-names":false,"suffix":""},{"dropping-particle":"","family":"Putten","given":"Wil J.","non-dropping-particle":"Van Der","parse-names":false,"suffix":""},{"dropping-particle":"","family":"Kirrane","given":"Frank","non-dropping-particle":"","parse-names":false,"suffix":""}],"container-title":"Health Informatics Journal","id":"ITEM-4","issue":"1","issued":{"date-parts":[["2012"]]},"page":"36-49","title":"Functional safety of health information technology","type":"article-journal","volume":"18"},"uris":["http://www.mendeley.com/documents/?uuid=9eb62e2d-ca15-4396-bd41-54d7a04db78d"]}],"mendeley":{"formattedCitation":"(Chadwick et al., 2012; IEC, 2006, 2009, 2011)","manualFormatting":"(e.g. IEC, 2006, 2009, 2011; see Chadwick et al., 2012 for discussion)","plainTextFormattedCitation":"(Chadwick et al., 2012; IEC, 2006, 2009, 2011)","previouslyFormattedCitation":"(Chadwick et al., 2012; IEC, 2006, 2009, 2011)"},"properties":{"noteIndex":0},"schema":"https://github.com/citation-style-language/schema/raw/master/csl-citation.json"}</w:instrText>
      </w:r>
      <w:r w:rsidR="007A4AE6">
        <w:fldChar w:fldCharType="separate"/>
      </w:r>
      <w:r w:rsidR="00B80719">
        <w:rPr>
          <w:noProof/>
        </w:rPr>
        <w:t xml:space="preserve">(e.g. </w:t>
      </w:r>
      <w:r w:rsidR="00B80719" w:rsidRPr="00B80719">
        <w:rPr>
          <w:noProof/>
        </w:rPr>
        <w:t>IEC, 2006, 2009, 2011</w:t>
      </w:r>
      <w:r w:rsidR="00B80719">
        <w:rPr>
          <w:noProof/>
        </w:rPr>
        <w:t>; see Chadwick et al., 2012 for discussion</w:t>
      </w:r>
      <w:r w:rsidR="00B80719" w:rsidRPr="00B80719">
        <w:rPr>
          <w:noProof/>
        </w:rPr>
        <w:t>)</w:t>
      </w:r>
      <w:r w:rsidR="007A4AE6">
        <w:fldChar w:fldCharType="end"/>
      </w:r>
      <w:r w:rsidR="007A4AE6">
        <w:t>.</w:t>
      </w:r>
      <w:r w:rsidR="000C78E4">
        <w:t xml:space="preserve"> </w:t>
      </w:r>
      <w:r w:rsidR="000C78E4">
        <w:fldChar w:fldCharType="begin" w:fldLock="1"/>
      </w:r>
      <w:r w:rsidR="000C78E4">
        <w:instrText>ADDIN CSL_CITATION {"citationItems":[{"id":"ITEM-1","itemData":{"DOI":"10.1109/COMST.2019.2914094","ISSN":"1553877X","abstract":"Over the last few years, healthcare administrations have been digitizing their provision of care that led to an increased number of networked medical devices and medical telemetry. Due to such digitization, medical devices have made phenomenal strides in the course of the last half-century. These networked medical devices have enhanced the quality and accessibility of health treatments by achieving pervasive healthcare vision. Moreover, these devices have transformed the canvas of medical treatments and improved the lives of the masses. Such innovation, as a result, assisted in paving the way for reliable healthcare facilities through the introduction of new areas of therapeutic and diagnostic treatments. Medical devices, nowadays, are portable, networked, and capable enough to facilitate human lives. The refined quality and variety of these devices put forward a promising future. However, on the other hand, the healthcare sector is experiencing the greatest amount of security breaches due to the presence of security flaws in medical devices. As these devices are no longer standalone systems and are network-connected, the attack surface has increased profoundly. Actually, devices in practice were designed, developed, and disseminated long ago. Therefore, they were not developed from the ground up with security as a vital design constraint. The flaws present in these devices have acquired the consideration of researchers from both industry and academia. In this paper, we studied security vulnerabilities present in state-of-the-art medical devices by studying security tests and the attacks demonstrated by the researchers on more than a hundred devices. Finally, some state-of-the-art solutions and countermeasures along with applicable regulations in literature were also studied and analyzed. Since these devices are life-critical and can even cause the death of a patient, therefore, this survey is significant as it can assist researchers to get an overview of loopholes present in medical devices and existing countermeasures. We concluded this survey paper with some open research areas that should be properly considered in order to secure these life-critical medical devices.","author":[{"dropping-particle":"","family":"Yaqoob","given":"Tehreem","non-dropping-particle":"","parse-names":false,"suffix":""},{"dropping-particle":"","family":"Abbas","given":"Haider","non-dropping-particle":"","parse-names":false,"suffix":""},{"dropping-particle":"","family":"Atiquzzaman","given":"Mohammed","non-dropping-particle":"","parse-names":false,"suffix":""}],"container-title":"IEEE Communications Surveys and Tutorials","id":"ITEM-1","issue":"4","issued":{"date-parts":[["2019"]]},"page":"3723-3768","title":"Security Vulnerabilities, Attacks, Countermeasures, and Regulations of Networked Medical Devices-A Review","type":"article-journal","volume":"21"},"uris":["http://www.mendeley.com/documents/?uuid=f5553b4b-06dc-496b-bfb6-6c06cfae5af6"]}],"mendeley":{"formattedCitation":"(Yaqoob et al., 2019)","manualFormatting":"Yaqoob et al. (2019)","plainTextFormattedCitation":"(Yaqoob et al., 2019)","previouslyFormattedCitation":"(Yaqoob et al., 2019)"},"properties":{"noteIndex":0},"schema":"https://github.com/citation-style-language/schema/raw/master/csl-citation.json"}</w:instrText>
      </w:r>
      <w:r w:rsidR="000C78E4">
        <w:fldChar w:fldCharType="separate"/>
      </w:r>
      <w:r w:rsidR="000C78E4" w:rsidRPr="00E971A6">
        <w:rPr>
          <w:noProof/>
        </w:rPr>
        <w:t xml:space="preserve">Yaqoob et al. </w:t>
      </w:r>
      <w:r w:rsidR="000C78E4">
        <w:rPr>
          <w:noProof/>
        </w:rPr>
        <w:t>(</w:t>
      </w:r>
      <w:r w:rsidR="000C78E4" w:rsidRPr="00E971A6">
        <w:rPr>
          <w:noProof/>
        </w:rPr>
        <w:t>2019)</w:t>
      </w:r>
      <w:r w:rsidR="000C78E4">
        <w:fldChar w:fldCharType="end"/>
      </w:r>
      <w:r w:rsidR="000C78E4">
        <w:t xml:space="preserve"> provide a lengthy report on the security and regulatory vulnerabilities associated with networked medical devices, while </w:t>
      </w:r>
      <w:r w:rsidR="000C78E4">
        <w:fldChar w:fldCharType="begin" w:fldLock="1"/>
      </w:r>
      <w:r>
        <w:instrText>ADDIN CSL_CITATION {"citationItems":[{"id":"ITEM-1","itemData":{"ISBN":"9783319303680","author":[{"dropping-particle":"","family":"Benson","given":"Tim","non-dropping-particle":"","parse-names":false,"suffix":""},{"dropping-particle":"","family":"Grieve","given":"Grahame","non-dropping-particle":"","parse-names":false,"suffix":""}],"edition":"3rd","id":"ITEM-1","issued":{"date-parts":[["2016"]]},"publisher":"Springer","publisher-place":"London, UK","title":"Principles of Health Interoperability: SNOMED CT, HL7 and FHIR","type":"book"},"uris":["http://www.mendeley.com/documents/?uuid=5580623e-818a-4504-a50a-fe8a71eb15aa"]}],"mendeley":{"formattedCitation":"(Benson &amp; Grieve, 2016)","manualFormatting":"Benson and Grieve (2016)","plainTextFormattedCitation":"(Benson &amp; Grieve, 2016)","previouslyFormattedCitation":"(Benson &amp; Grieve, 2016)"},"properties":{"noteIndex":0},"schema":"https://github.com/citation-style-language/schema/raw/master/csl-citation.json"}</w:instrText>
      </w:r>
      <w:r w:rsidR="000C78E4">
        <w:fldChar w:fldCharType="separate"/>
      </w:r>
      <w:r w:rsidR="000C78E4">
        <w:rPr>
          <w:noProof/>
        </w:rPr>
        <w:t>Benson and Grieve (</w:t>
      </w:r>
      <w:r w:rsidR="000C78E4" w:rsidRPr="000C78E4">
        <w:rPr>
          <w:noProof/>
        </w:rPr>
        <w:t>2016)</w:t>
      </w:r>
      <w:r w:rsidR="000C78E4">
        <w:fldChar w:fldCharType="end"/>
      </w:r>
      <w:r w:rsidR="000C78E4">
        <w:t xml:space="preserve"> provide a thorough discussion of the principles of health interoperability.</w:t>
      </w:r>
    </w:p>
    <w:p w14:paraId="3BB0EAC7" w14:textId="70B3AE33" w:rsidR="0032493D" w:rsidRDefault="00484E71" w:rsidP="0032493D">
      <w:pPr>
        <w:rPr>
          <w:color w:val="4472C4" w:themeColor="accent5"/>
        </w:rPr>
      </w:pPr>
      <w:r>
        <w:t xml:space="preserve">Other challenges posed by </w:t>
      </w:r>
      <w:r w:rsidR="00D10464">
        <w:t xml:space="preserve">an increasingly-complex </w:t>
      </w:r>
      <w:r w:rsidR="00CB1C67">
        <w:t>HIS</w:t>
      </w:r>
      <w:r w:rsidR="00D10464">
        <w:t xml:space="preserve"> </w:t>
      </w:r>
      <w:r w:rsidRPr="0032493D">
        <w:t>include</w:t>
      </w:r>
      <w:r w:rsidR="004E5CE1">
        <w:t>:</w:t>
      </w:r>
      <w:r w:rsidRPr="0032493D">
        <w:t xml:space="preserve"> </w:t>
      </w:r>
      <w:r w:rsidR="00D10464">
        <w:t xml:space="preserve">innovations </w:t>
      </w:r>
      <w:r w:rsidRPr="0032493D">
        <w:t xml:space="preserve">that are not likely to be equally affordable nor available for all </w:t>
      </w:r>
      <w:r w:rsidRPr="0032493D">
        <w:fldChar w:fldCharType="begin" w:fldLock="1"/>
      </w:r>
      <w:r w:rsidRPr="0032493D">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Banerjee, 2019; Lupton, 2017; McAuley, 2014; Robinson et al., 2015)","plainTextFormattedCitation":"(Banerjee, 2019; Lupton, 2017; McAuley, 2014; Robinson et al., 2015)","previouslyFormattedCitation":"(Banerjee, 2019; Lupton, 2017; McAuley, 2014; Robinson et al., 2015)"},"properties":{"noteIndex":0},"schema":"https://github.com/citation-style-language/schema/raw/master/csl-citation.json"}</w:instrText>
      </w:r>
      <w:r w:rsidRPr="0032493D">
        <w:fldChar w:fldCharType="separate"/>
      </w:r>
      <w:r w:rsidRPr="0032493D">
        <w:rPr>
          <w:noProof/>
        </w:rPr>
        <w:t>(Banerjee, 2019; Lupton, 2017; McAuley, 2014; Robinson et al., 2015)</w:t>
      </w:r>
      <w:r w:rsidRPr="0032493D">
        <w:fldChar w:fldCharType="end"/>
      </w:r>
      <w:r w:rsidRPr="0032493D">
        <w:t xml:space="preserve">; </w:t>
      </w:r>
      <w:r w:rsidR="0032493D" w:rsidRPr="0032493D">
        <w:t xml:space="preserve">the transient relevance of algorithms and models </w:t>
      </w:r>
      <w:r w:rsidR="0032493D" w:rsidRPr="0032493D">
        <w:fldChar w:fldCharType="begin" w:fldLock="1"/>
      </w:r>
      <w:r w:rsidR="0032493D" w:rsidRPr="0032493D">
        <w:instrText>ADDIN CSL_CITATION {"citationItems":[{"id":"ITEM-1","itemData":{"DOI":"10.1093/ejcts/ezs584","ISSN":"10107940","abstract":"Objectives: Progressive loss of calibration of the original EuroSCORE models has necessitated the introduction of the EuroSCORE II model. Poor model calibration has important implications for clinical decision-making and risk adjustment of governance analyses. The objective of this study was to explore the reasons for the calibration drift of the logistic EuroSCORE. Methods: Data from the Society for Cardiothoracic Surgery in Great Britain and Ireland database were analysed for procedures performed at all National Health Service and some private hospitals in England and Wales between April 2001 and March 2011. The primary outcome was in-hospital mortality. EuroSCORE risk factors, overall model calibration and discrimination were assessed over time. Results: A total of 317 292 procedures were included. Over the study period, mean age at surgery increased from 64.6 to 67.2 years. The proportion of procedures that were isolated coronary artery bypass grafts decreased from 67.5 to 51.2%. In-hospital mortality fell from 4.1 to 2.8%, but the mean logistic EuroSCORE increased from 5.6 to 7.6%. The logistic EuroSCORE remained a good discriminant throughout the study period (area under the receiver-operating characteristic curve between 0.79 and 0.85), but calibration (observedto-expected mortality ratio) fell from 0.76 to 0.37. Inadequate adjustment for decreasing baseline risk affected calibration considerably. Discussions: Patient risk factors and case-mix in adult cardiac surgery change dynamically over time. Models like the EuroSCORE that are developed using a 'snapshot' of data in time do not account for this and can subsequently lose calibration. It is therefore important to regularly revalidate clinical prediction models. © The Author 2012. Published by Oxford University Press on behalf of the European Association for Cardio-Thoracic Surgery. All rights reserved.","author":[{"dropping-particle":"","family":"Hickey","given":"Graeme L.","non-dropping-particle":"","parse-names":false,"suffix":""},{"dropping-particle":"","family":"Grant","given":"Stuart W.","non-dropping-particle":"","parse-names":false,"suffix":""},{"dropping-particle":"","family":"Murphy","given":"Gavin J.","non-dropping-particle":"","parse-names":false,"suffix":""},{"dropping-particle":"","family":"Bhabra","given":"Moninder","non-dropping-particle":"","parse-names":false,"suffix":""},{"dropping-particle":"","family":"Pagano","given":"Domenico","non-dropping-particle":"","parse-names":false,"suffix":""},{"dropping-particle":"","family":"McAllister","given":"Katherine","non-dropping-particle":"","parse-names":false,"suffix":""},{"dropping-particle":"","family":"Buchan","given":"Iain","non-dropping-particle":"","parse-names":false,"suffix":""},{"dropping-particle":"","family":"Bridgewater","given":"Ben","non-dropping-particle":"","parse-names":false,"suffix":""}],"container-title":"European Journal of Cardio-thoracic Surgery","id":"ITEM-1","issue":"6","issued":{"date-parts":[["2013"]]},"page":"1146-1152","title":"Dynamic trends in cardiac surgery: Why the logistic euroscore is no longer suitable for contemporary cardiac surgery and implications for future risk models","type":"article-journal","volume":"43"},"uris":["http://www.mendeley.com/documents/?uuid=d791c6e1-841d-4124-b3d2-39668bb64d54"]},{"id":"ITEM-2","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2","issue":"6","issued":{"date-parts":[["2013"]]},"page":"649-658","title":"Dynamic prediction modeling approaches for cardiac surgery","type":"article-journal","volume":"6"},"uris":["http://www.mendeley.com/documents/?uuid=d9d9cc3f-3960-4206-8469-e61e4594d41a"]},{"id":"ITEM-3","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3","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Hickey, Grant, Caiado, et al., 2013; Hickey, Grant, Murphy, et al., 2013; Jenkins et al., 2018)","plainTextFormattedCitation":"(Hickey, Grant, Caiado, et al., 2013; Hickey, Grant, Murphy, et al., 2013; Jenkins et al., 2018)","previouslyFormattedCitation":"(Hickey, Grant, Caiado, et al., 2013; Hickey, Grant, Murphy, et al., 2013; Jenkins et al., 2018)"},"properties":{"noteIndex":0},"schema":"https://github.com/citation-style-language/schema/raw/master/csl-citation.json"}</w:instrText>
      </w:r>
      <w:r w:rsidR="0032493D" w:rsidRPr="0032493D">
        <w:fldChar w:fldCharType="separate"/>
      </w:r>
      <w:r w:rsidR="0032493D" w:rsidRPr="0032493D">
        <w:rPr>
          <w:noProof/>
        </w:rPr>
        <w:t>(Hickey, Grant, Caiado, et al., 2013; Hickey, Grant, Murphy, et al., 2013; Jenkins et al., 2018)</w:t>
      </w:r>
      <w:r w:rsidR="0032493D" w:rsidRPr="0032493D">
        <w:fldChar w:fldCharType="end"/>
      </w:r>
      <w:r w:rsidR="0032493D" w:rsidRPr="0032493D">
        <w:t xml:space="preserve">; a continued lack of </w:t>
      </w:r>
      <w:r w:rsidR="0032493D">
        <w:t>sufficient</w:t>
      </w:r>
      <w:r w:rsidR="0032493D" w:rsidRPr="0032493D">
        <w:t xml:space="preserve"> testing, despite </w:t>
      </w:r>
      <w:r w:rsidR="0032493D">
        <w:t xml:space="preserve">early </w:t>
      </w:r>
      <w:r w:rsidR="0032493D" w:rsidRPr="0032493D">
        <w:t xml:space="preserve">calls </w:t>
      </w:r>
      <w:r w:rsidR="0032493D" w:rsidRPr="0032493D">
        <w:fldChar w:fldCharType="begin" w:fldLock="1"/>
      </w:r>
      <w:r w:rsidR="00D10464">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eveson, 1986)","plainTextFormattedCitation":"(Leveson, 1986)","previouslyFormattedCitation":"(Leveson, 1986)"},"properties":{"noteIndex":0},"schema":"https://github.com/citation-style-language/schema/raw/master/csl-citation.json"}</w:instrText>
      </w:r>
      <w:r w:rsidR="0032493D" w:rsidRPr="0032493D">
        <w:fldChar w:fldCharType="separate"/>
      </w:r>
      <w:r w:rsidR="0032493D" w:rsidRPr="0032493D">
        <w:rPr>
          <w:noProof/>
        </w:rPr>
        <w:t>(Leveson, 1986)</w:t>
      </w:r>
      <w:r w:rsidR="0032493D" w:rsidRPr="0032493D">
        <w:fldChar w:fldCharType="end"/>
      </w:r>
      <w:r w:rsidR="00D10464">
        <w:t xml:space="preserve">; and societal challenges like an aging population </w:t>
      </w:r>
      <w:r w:rsidR="00D10464">
        <w:fldChar w:fldCharType="begin" w:fldLock="1"/>
      </w:r>
      <w:r w:rsidR="000D3D4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et al., 2018)","plainTextFormattedCitation":"(Pilotto et al., 2018)","previouslyFormattedCitation":"(Pilotto et al., 2018)"},"properties":{"noteIndex":0},"schema":"https://github.com/citation-style-language/schema/raw/master/csl-citation.json"}</w:instrText>
      </w:r>
      <w:r w:rsidR="00D10464">
        <w:fldChar w:fldCharType="separate"/>
      </w:r>
      <w:r w:rsidR="00D10464" w:rsidRPr="00D10464">
        <w:rPr>
          <w:noProof/>
        </w:rPr>
        <w:t>(Pilotto et al., 2018)</w:t>
      </w:r>
      <w:r w:rsidR="00D10464">
        <w:fldChar w:fldCharType="end"/>
      </w:r>
      <w:r w:rsidR="00427C91">
        <w:t>,</w:t>
      </w:r>
      <w:r w:rsidR="000D3D43">
        <w:t xml:space="preserve"> and legal and political jurisdiction </w:t>
      </w:r>
      <w:r w:rsidR="000D3D43">
        <w:fldChar w:fldCharType="begin" w:fldLock="1"/>
      </w:r>
      <w:r w:rsidR="001809FF">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Wismar et al., 2011)","plainTextFormattedCitation":"(Wismar et al., 2011)","previouslyFormattedCitation":"(Wismar et al., 2011)"},"properties":{"noteIndex":0},"schema":"https://github.com/citation-style-language/schema/raw/master/csl-citation.json"}</w:instrText>
      </w:r>
      <w:r w:rsidR="000D3D43">
        <w:fldChar w:fldCharType="separate"/>
      </w:r>
      <w:r w:rsidR="000D3D43" w:rsidRPr="000D3D43">
        <w:rPr>
          <w:noProof/>
        </w:rPr>
        <w:t>(Wismar et al., 2011)</w:t>
      </w:r>
      <w:r w:rsidR="000D3D43">
        <w:fldChar w:fldCharType="end"/>
      </w:r>
      <w:r w:rsidR="000D3D43">
        <w:t>.</w:t>
      </w:r>
      <w:r w:rsidR="00427C91">
        <w:t xml:space="preserve"> Each of these challenges </w:t>
      </w:r>
      <w:r w:rsidR="00AC2027">
        <w:t>include</w:t>
      </w:r>
      <w:r w:rsidR="00427C91">
        <w:t xml:space="preserve"> </w:t>
      </w:r>
      <w:r w:rsidR="004E5CE1">
        <w:t xml:space="preserve">some </w:t>
      </w:r>
      <w:r w:rsidR="00427C91">
        <w:t xml:space="preserve">unknown implications for patient safety, which is why there is a need for rigorous study of the relationship between </w:t>
      </w:r>
      <w:r w:rsidR="00CB1C67">
        <w:t>HIS</w:t>
      </w:r>
      <w:r w:rsidR="00427C91">
        <w:t>s and patient safety</w:t>
      </w:r>
      <w:r w:rsidR="00AC2027">
        <w:t>, i.e.</w:t>
      </w:r>
      <w:r w:rsidR="00427C91">
        <w:t xml:space="preserve"> a </w:t>
      </w:r>
      <w:r w:rsidR="00AC2027">
        <w:t>S</w:t>
      </w:r>
      <w:r w:rsidR="00427C91">
        <w:t xml:space="preserve">afety </w:t>
      </w:r>
      <w:r w:rsidR="00AC2027">
        <w:t>I</w:t>
      </w:r>
      <w:r w:rsidR="00427C91">
        <w:t>nformatics.</w:t>
      </w:r>
    </w:p>
    <w:p w14:paraId="3824A9E3" w14:textId="1049EC9C" w:rsidR="005843D6" w:rsidRDefault="005843D6" w:rsidP="0060263F"/>
    <w:p w14:paraId="45C8FACF" w14:textId="5B8FF7D4" w:rsidR="00AB3439" w:rsidRDefault="00D77B4B" w:rsidP="00D77B4B">
      <w:pPr>
        <w:pStyle w:val="Heading2"/>
      </w:pPr>
      <w:r>
        <w:t>Safety Informatics</w:t>
      </w:r>
    </w:p>
    <w:p w14:paraId="6E8AD147" w14:textId="4E7C6695" w:rsidR="002B4E34" w:rsidRDefault="002B4E34" w:rsidP="00E377E5">
      <w:r>
        <w:t xml:space="preserve">Karl Steinbuch is said to have coined the term </w:t>
      </w:r>
      <w:r>
        <w:rPr>
          <w:i/>
        </w:rPr>
        <w:t>informatik</w:t>
      </w:r>
      <w:r w:rsidR="005646F8">
        <w:t xml:space="preserve"> </w:t>
      </w:r>
      <w:r w:rsidR="004B6407">
        <w:fldChar w:fldCharType="begin" w:fldLock="1"/>
      </w:r>
      <w:r w:rsidR="004B6407">
        <w:instrText>ADDIN CSL_CITATION {"citationItems":[{"id":"ITEM-1","itemData":{"author":[{"dropping-particle":"","family":"Steinbuch","given":"Karl","non-dropping-particle":"","parse-names":false,"suffix":""}],"container-title":"SEG-Nachrichten","id":"ITEM-1","issued":{"date-parts":[["1957"]]},"title":"Informatik: Automatische Informationsverarbeitung","type":"article-journal","volume":"4"},"uris":["http://www.mendeley.com/documents/?uuid=3094b5a8-040b-4902-9159-db507ac705e2"]}],"mendeley":{"formattedCitation":"(Steinbuch, 1957)","plainTextFormattedCitation":"(Steinbuch, 1957)","previouslyFormattedCitation":"(Steinbuch, 1957)"},"properties":{"noteIndex":0},"schema":"https://github.com/citation-style-language/schema/raw/master/csl-citation.json"}</w:instrText>
      </w:r>
      <w:r w:rsidR="004B6407">
        <w:fldChar w:fldCharType="separate"/>
      </w:r>
      <w:r w:rsidR="004B6407" w:rsidRPr="004B6407">
        <w:rPr>
          <w:noProof/>
        </w:rPr>
        <w:t>(Steinbuch, 1957)</w:t>
      </w:r>
      <w:r w:rsidR="004B6407">
        <w:fldChar w:fldCharType="end"/>
      </w:r>
      <w:r w:rsidR="004B6407">
        <w:t xml:space="preserve"> and it now functions as the German term for ‘computer science’ </w:t>
      </w:r>
      <w:r w:rsidR="004B6407">
        <w:fldChar w:fldCharType="begin" w:fldLock="1"/>
      </w:r>
      <w:r w:rsidR="00E377E5">
        <w:instrText>ADDIN CSL_CITATION {"citationItems":[{"id":"ITEM-1","itemData":{"author":[{"dropping-particle":"","family":"Widrow","given":"Bernard","non-dropping-particle":"","parse-names":false,"suffix":""},{"dropping-particle":"","family":"Hartenstein","given":"Reiner","non-dropping-particle":"","parse-names":false,"suffix":""},{"dropping-particle":"","family":"Hecht-Nielsen","given":"Robert","non-dropping-particle":"","parse-names":false,"suffix":""}],"container-title":"IEEE Computational Intelligence Society","id":"ITEM-1","issued":{"date-parts":[["2005"]]},"title":"Eulogy: Karl Steinbuch 1917-2005","type":"article-journal","volume":"5"},"uris":["http://www.mendeley.com/documents/?uuid=68654778-e194-4e46-9329-3b4ccdc7c849"]}],"mendeley":{"formattedCitation":"(Widrow et al., 2005)","plainTextFormattedCitation":"(Widrow et al., 2005)","previouslyFormattedCitation":"(Widrow et al., 2005)"},"properties":{"noteIndex":0},"schema":"https://github.com/citation-style-language/schema/raw/master/csl-citation.json"}</w:instrText>
      </w:r>
      <w:r w:rsidR="004B6407">
        <w:fldChar w:fldCharType="separate"/>
      </w:r>
      <w:r w:rsidR="004B6407" w:rsidRPr="004B6407">
        <w:rPr>
          <w:noProof/>
        </w:rPr>
        <w:t>(Widrow et al., 2005)</w:t>
      </w:r>
      <w:r w:rsidR="004B6407">
        <w:fldChar w:fldCharType="end"/>
      </w:r>
      <w:r w:rsidR="004B6407">
        <w:t xml:space="preserve">. The anglicised term </w:t>
      </w:r>
      <w:r w:rsidR="004B6407">
        <w:rPr>
          <w:i/>
        </w:rPr>
        <w:t>informatics</w:t>
      </w:r>
      <w:r w:rsidR="004B6407">
        <w:t xml:space="preserve"> has come to </w:t>
      </w:r>
      <w:r w:rsidR="00A85774">
        <w:t>refer to interdisciplinary study of information and its environment</w:t>
      </w:r>
      <w:r w:rsidR="00A85774">
        <w:rPr>
          <w:i/>
        </w:rPr>
        <w:t>;</w:t>
      </w:r>
      <w:r w:rsidR="00A85774">
        <w:t xml:space="preserve"> how it is represented, stored,</w:t>
      </w:r>
      <w:r w:rsidR="00A85774" w:rsidRPr="00A85774">
        <w:t xml:space="preserve"> </w:t>
      </w:r>
      <w:r w:rsidR="00A85774">
        <w:t xml:space="preserve">searched and </w:t>
      </w:r>
      <w:r w:rsidR="00A85774" w:rsidRPr="00A85774">
        <w:t>suppl</w:t>
      </w:r>
      <w:r w:rsidR="00A85774">
        <w:t>ied</w:t>
      </w:r>
      <w:r w:rsidR="00A85774" w:rsidRPr="00A85774">
        <w:t xml:space="preserve"> </w:t>
      </w:r>
      <w:r w:rsidR="00A85774">
        <w:fldChar w:fldCharType="begin" w:fldLock="1"/>
      </w:r>
      <w:r w:rsidR="00E971A6">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id":"ITEM-2","itemData":{"author":[{"dropping-particle":"","family":"Gammack","given":"John","non-dropping-particle":"","parse-names":false,"suffix":""},{"dropping-particle":"","family":"Hobbs","given":"Valarie","non-dropping-particle":"","parse-names":false,"suffix":""},{"dropping-particle":"","family":"Pigott","given":"Diarmuid","non-dropping-particle":"","parse-names":false,"suffix":""}],"id":"ITEM-2","issued":{"date-parts":[["2011"]]},"publisher":"Cengage Learning","title":"The Book of Informatics","type":"book"},"uris":["http://www.mendeley.com/documents/?uuid=cb76bd0b-17ef-472f-a523-8a52531dcd02"]}],"mendeley":{"formattedCitation":"(Gammack et al., 2011; Stock &amp; Stock, 2013)","plainTextFormattedCitation":"(Gammack et al., 2011; Stock &amp; Stock, 2013)","previouslyFormattedCitation":"(Gammack et al., 2011; Stock &amp; Stock, 2013)"},"properties":{"noteIndex":0},"schema":"https://github.com/citation-style-language/schema/raw/master/csl-citation.json"}</w:instrText>
      </w:r>
      <w:r w:rsidR="00A85774">
        <w:fldChar w:fldCharType="separate"/>
      </w:r>
      <w:r w:rsidR="00CB61D2" w:rsidRPr="00CB61D2">
        <w:rPr>
          <w:noProof/>
        </w:rPr>
        <w:t>(Gammack et al., 2011; Stock &amp; Stock, 2013)</w:t>
      </w:r>
      <w:r w:rsidR="00A85774">
        <w:fldChar w:fldCharType="end"/>
      </w:r>
      <w:r w:rsidR="00A85774">
        <w:t>. Many subfields of informatics have been demarcate</w:t>
      </w:r>
      <w:r w:rsidR="00E377E5">
        <w:t>d with m</w:t>
      </w:r>
      <w:r w:rsidR="00A85774">
        <w:t xml:space="preserve">edical informatics </w:t>
      </w:r>
      <w:r w:rsidR="003F4D89">
        <w:t>being</w:t>
      </w:r>
      <w:r w:rsidR="00A85774">
        <w:t xml:space="preserve"> one of the first </w:t>
      </w:r>
      <w:r w:rsidR="00E377E5">
        <w:fldChar w:fldCharType="begin" w:fldLock="1"/>
      </w:r>
      <w:r w:rsidR="00E947B2">
        <w:instrText>ADDIN CSL_CITATION {"citationItems":[{"id":"ITEM-1","itemData":{"DOI":"10.3414/ME9117","ISSN":"00261270","abstract":"Objectives: To clarify challenges and research topics for informatics in health and to describe new approaches for interdisciplinary collaboration and education. Methods: Research challenges and possible solutions were elaborated by scientists of two universities using an interdisciplinary approach, in a series of meetings over several months. Results and Conclusion: In order to translate scientific results from bench to bedside and further into an evidence-based and efficient health system, intensive collaboration is needed between experts from medicine, biology, informatics, engineering, public health, as well as social and economic sciences. Research challenges can be attributed to four areas: bioinformatics and systems biology, biomedical engineering and informatics, health informatics and individual healthcare, and public health informatics. In order to bridge existing gaps between different disciplines and cultures, we suggest focusing on interdisciplinary education, taking an integrative approach and starting interdisciplinary practice at early stages of education. © 2008 Schattauer GmbH.","author":[{"dropping-particle":"","family":"Kuhn","given":"Klaus A.","non-dropping-particle":"","parse-names":false,"suffix":""},{"dropping-particle":"","family":"Knoll","given":"A.","non-dropping-particle":"","parse-names":false,"suffix":""},{"dropping-particle":"","family":"Mewes","given":"H. W.","non-dropping-particle":"","parse-names":false,"suffix":""},{"dropping-particle":"","family":"Schwaiger","given":"M.","non-dropping-particle":"","parse-names":false,"suffix":""},{"dropping-particle":"","family":"Bode","given":"A.","non-dropping-particle":"","parse-names":false,"suffix":""},{"dropping-particle":"","family":"Broy","given":"M.","non-dropping-particle":"","parse-names":false,"suffix":""},{"dropping-particle":"","family":"Daniel","given":"H.","non-dropping-particle":"","parse-names":false,"suffix":""},{"dropping-particle":"","family":"Feussner","given":"H.","non-dropping-particle":"","parse-names":false,"suffix":""},{"dropping-particle":"","family":"Gradinger","given":"R.","non-dropping-particle":"","parse-names":false,"suffix":""},{"dropping-particle":"","family":"Hauner","given":"H.","non-dropping-particle":"","parse-names":false,"suffix":""},{"dropping-particle":"","family":"Höfler","given":"H.","non-dropping-particle":"","parse-names":false,"suffix":""},{"dropping-particle":"","family":"Holzmann","given":"B.","non-dropping-particle":"","parse-names":false,"suffix":""},{"dropping-particle":"","family":"Horsch","given":"A.","non-dropping-particle":"","parse-names":false,"suffix":""},{"dropping-particle":"","family":"Kemper","given":"A.","non-dropping-particle":"","parse-names":false,"suffix":""},{"dropping-particle":"","family":"Krcmar","given":"H.","non-dropping-particle":"","parse-names":false,"suffix":""},{"dropping-particle":"","family":"Kochs","given":"E. F.","non-dropping-particle":"","parse-names":false,"suffix":""},{"dropping-particle":"","family":"Lange","given":"R.","non-dropping-particle":"","parse-names":false,"suffix":""},{"dropping-particle":"","family":"Leidl","given":"R.","non-dropping-particle":"","parse-names":false,"suffix":""},{"dropping-particle":"","family":"Mansmann","given":"U.","non-dropping-particle":"","parse-names":false,"suffix":""},{"dropping-particle":"","family":"Mayr","given":"E. W.","non-dropping-particle":"","parse-names":false,"suffix":""},{"dropping-particle":"","family":"Meitinger","given":"T.","non-dropping-particle":"","parse-names":false,"suffix":""},{"dropping-particle":"","family":"Molls","given":"M.","non-dropping-particle":"","parse-names":false,"suffix":""},{"dropping-particle":"","family":"Navab","given":"N.","non-dropping-particle":"","parse-names":false,"suffix":""},{"dropping-particle":"","family":"Nüsslin","given":"F.","non-dropping-particle":"","parse-names":false,"suffix":""},{"dropping-particle":"","family":"Peschel","given":"C.","non-dropping-particle":"","parse-names":false,"suffix":""},{"dropping-particle":"","family":"Reiser","given":"M.","non-dropping-particle":"","parse-names":false,"suffix":""},{"dropping-particle":"","family":"Ring","given":"J.","non-dropping-particle":"","parse-names":false,"suffix":""},{"dropping-particle":"","family":"Rummeny","given":"E. J.","non-dropping-particle":"","parse-names":false,"suffix":""},{"dropping-particle":"","family":"Schlichter","given":"J.","non-dropping-particle":"","parse-names":false,"suffix":""},{"dropping-particle":"","family":"Schmid","given":"R.","non-dropping-particle":"","parse-names":false,"suffix":""},{"dropping-particle":"","family":"Wichmann","given":"H. E.","non-dropping-particle":"","parse-names":false,"suffix":""},{"dropping-particle":"","family":"Ziegler","given":"S.","non-dropping-particle":"","parse-names":false,"suffix":""}],"container-title":"Methods of Information in Medicine","id":"ITEM-1","issue":"4","issued":{"date-parts":[["2008"]]},"page":"283-295","title":"Informatics and Medicine - From Molecules to Populations","type":"article-journal","volume":"47"},"uris":["http://www.mendeley.com/documents/?uuid=1f89be83-7f27-465d-8612-3c369f4a0a09"]}],"mendeley":{"formattedCitation":"(Kuhn et al., 2008)","plainTextFormattedCitation":"(Kuhn et al., 2008)","previouslyFormattedCitation":"(Kuhn et al., 2008)"},"properties":{"noteIndex":0},"schema":"https://github.com/citation-style-language/schema/raw/master/csl-citation.json"}</w:instrText>
      </w:r>
      <w:r w:rsidR="00E377E5">
        <w:fldChar w:fldCharType="separate"/>
      </w:r>
      <w:r w:rsidR="00E377E5" w:rsidRPr="00E377E5">
        <w:rPr>
          <w:noProof/>
        </w:rPr>
        <w:t>(Kuhn et al., 2008)</w:t>
      </w:r>
      <w:r w:rsidR="00E377E5">
        <w:fldChar w:fldCharType="end"/>
      </w:r>
      <w:r w:rsidR="00E377E5">
        <w:t>. Biomedical</w:t>
      </w:r>
      <w:r w:rsidR="00E947B2">
        <w:t xml:space="preserve"> </w:t>
      </w:r>
      <w:r w:rsidR="00E947B2">
        <w:fldChar w:fldCharType="begin" w:fldLock="1"/>
      </w:r>
      <w:r w:rsidR="002555AF">
        <w:instrText>ADDIN CSL_CITATION {"citationItems":[{"id":"ITEM-1","itemData":{"edition":"4th","editor":[{"dropping-particle":"","family":"Shortliffe","given":"Edward H.","non-dropping-particle":"","parse-names":false,"suffix":""},{"dropping-particle":"","family":"Cimino","given":"James J","non-dropping-particle":"","parse-names":false,"suffix":""}],"id":"ITEM-1","issued":{"date-parts":[["2013"]]},"publisher":"Springer","publisher-place":"New York","title":"Biomedical Informatics: Computer applications in healthcare and biomedicine","type":"book"},"uris":["http://www.mendeley.com/documents/?uuid=12496a07-4af6-49b8-9b85-154217d99043"]}],"mendeley":{"formattedCitation":"(Shortliffe &amp; Cimino, 2013)","plainTextFormattedCitation":"(Shortliffe &amp; Cimino, 2013)","previouslyFormattedCitation":"(Shortliffe &amp; Cimino, 2013)"},"properties":{"noteIndex":0},"schema":"https://github.com/citation-style-language/schema/raw/master/csl-citation.json"}</w:instrText>
      </w:r>
      <w:r w:rsidR="00E947B2">
        <w:fldChar w:fldCharType="separate"/>
      </w:r>
      <w:r w:rsidR="00E947B2" w:rsidRPr="00E947B2">
        <w:rPr>
          <w:noProof/>
        </w:rPr>
        <w:t>(Shortliffe &amp; Cimino, 2013)</w:t>
      </w:r>
      <w:r w:rsidR="00E947B2">
        <w:fldChar w:fldCharType="end"/>
      </w:r>
      <w:r w:rsidR="00E377E5">
        <w:t>, nursing</w:t>
      </w:r>
      <w:r w:rsidR="002555AF">
        <w:t xml:space="preserve"> </w:t>
      </w:r>
      <w:r w:rsidR="002555AF">
        <w:fldChar w:fldCharType="begin" w:fldLock="1"/>
      </w:r>
      <w:r w:rsidR="002555AF">
        <w:instrText>ADDIN CSL_CITATION {"citationItems":[{"id":"ITEM-1","itemData":{"author":[{"dropping-particle":"","family":"McCormick","given":"Kathleen","non-dropping-particle":"","parse-names":false,"suffix":""},{"dropping-particle":"","family":"Saba","given":"Virginia","non-dropping-particle":"","parse-names":false,"suffix":""}],"edition":"6th","id":"ITEM-1","issued":{"date-parts":[["2015"]]},"publisher":"McGraw-Hill Education","title":"Essentials of nursing informatics","type":"book"},"uris":["http://www.mendeley.com/documents/?uuid=1b1ca058-7869-472e-81db-74c62026670b"]}],"mendeley":{"formattedCitation":"(McCormick &amp; Saba, 2015)","plainTextFormattedCitation":"(McCormick &amp; Saba, 2015)","previouslyFormattedCitation":"(McCormick &amp; Saba, 2015)"},"properties":{"noteIndex":0},"schema":"https://github.com/citation-style-language/schema/raw/master/csl-citation.json"}</w:instrText>
      </w:r>
      <w:r w:rsidR="002555AF">
        <w:fldChar w:fldCharType="separate"/>
      </w:r>
      <w:r w:rsidR="002555AF" w:rsidRPr="002555AF">
        <w:rPr>
          <w:noProof/>
        </w:rPr>
        <w:t>(McCormick &amp; Saba, 2015)</w:t>
      </w:r>
      <w:r w:rsidR="002555AF">
        <w:fldChar w:fldCharType="end"/>
      </w:r>
      <w:r w:rsidR="00E377E5">
        <w:t>, clinical</w:t>
      </w:r>
      <w:r w:rsidR="00F33529">
        <w:t xml:space="preserve"> and clinical-research </w:t>
      </w:r>
      <w:r w:rsidR="00F33529">
        <w:fldChar w:fldCharType="begin" w:fldLock="1"/>
      </w:r>
      <w:r w:rsidR="0094634B">
        <w:instrText>ADDIN CSL_CITATION {"citationItems":[{"id":"ITEM-1","itemData":{"author":[{"dropping-particle":"","family":"Degoulet","given":"Patrice","non-dropping-particle":"","parse-names":false,"suffix":""},{"dropping-particle":"","family":"Fieschi","given":"Marius","non-dropping-particle":"","parse-names":false,"suffix":""}],"id":"ITEM-1","issued":{"date-parts":[["2012"]]},"publisher":"Springer","publisher-place":"New York","title":"Introduction to clinical informatics","type":"book"},"uris":["http://www.mendeley.com/documents/?uuid=3bb9f8dc-e609-4a2c-a63d-e7a945184683"]},{"id":"ITEM-2","itemData":{"edition":"2nd","editor":[{"dropping-particle":"","family":"Richesson","given":"Rachel L.","non-dropping-particle":"","parse-names":false,"suffix":""},{"dropping-particle":"","family":"Andrews","given":"James E.","non-dropping-particle":"","parse-names":false,"suffix":""}],"id":"ITEM-2","issued":{"date-parts":[["2019"]]},"publisher":"Springer","title":"Clinical research informatics","type":"book"},"uris":["http://www.mendeley.com/documents/?uuid=97a6528e-1fa4-4720-8827-82a568b4db7a"]}],"mendeley":{"formattedCitation":"(Degoulet &amp; Fieschi, 2012; Richesson &amp; Andrews, 2019)","plainTextFormattedCitation":"(Degoulet &amp; Fieschi, 2012; Richesson &amp; Andrews, 2019)","previouslyFormattedCitation":"(Degoulet &amp; Fieschi, 2012; Richesson &amp; Andrews, 2019)"},"properties":{"noteIndex":0},"schema":"https://github.com/citation-style-language/schema/raw/master/csl-citation.json"}</w:instrText>
      </w:r>
      <w:r w:rsidR="00F33529">
        <w:fldChar w:fldCharType="separate"/>
      </w:r>
      <w:r w:rsidR="00F33529" w:rsidRPr="00F33529">
        <w:rPr>
          <w:noProof/>
        </w:rPr>
        <w:t>(Degoulet &amp; Fieschi, 2012; Richesson &amp; Andrews, 2019)</w:t>
      </w:r>
      <w:r w:rsidR="00F33529">
        <w:fldChar w:fldCharType="end"/>
      </w:r>
      <w:r w:rsidR="00E377E5">
        <w:t>, public-health</w:t>
      </w:r>
      <w:r w:rsidR="002555AF">
        <w:t xml:space="preserve"> </w:t>
      </w:r>
      <w:r w:rsidR="002555AF">
        <w:fldChar w:fldCharType="begin" w:fldLock="1"/>
      </w:r>
      <w:r w:rsidR="00F33529">
        <w:instrText>ADDIN CSL_CITATION {"citationItems":[{"id":"ITEM-1","itemData":{"edition":"2nd","editor":[{"dropping-particle":"","family":"Magnusson","given":"J.A.","non-dropping-particle":"","parse-names":false,"suffix":""},{"dropping-particle":"","family":"Fu Jr.","given":"Paul C.","non-dropping-particle":"","parse-names":false,"suffix":""}],"id":"ITEM-1","issued":{"date-parts":[["2013"]]},"publisher":"Springer","publisher-place":"London","title":"Public health informatics and information systems","type":"book"},"uris":["http://www.mendeley.com/documents/?uuid=4ca1503d-8810-416b-99ee-cda7a2b93a79"]}],"mendeley":{"formattedCitation":"(Magnusson &amp; Fu Jr., 2013)","plainTextFormattedCitation":"(Magnusson &amp; Fu Jr., 2013)","previouslyFormattedCitation":"(Magnusson &amp; Fu Jr., 2013)"},"properties":{"noteIndex":0},"schema":"https://github.com/citation-style-language/schema/raw/master/csl-citation.json"}</w:instrText>
      </w:r>
      <w:r w:rsidR="002555AF">
        <w:fldChar w:fldCharType="separate"/>
      </w:r>
      <w:r w:rsidR="002555AF" w:rsidRPr="002555AF">
        <w:rPr>
          <w:noProof/>
        </w:rPr>
        <w:t>(Magnusson &amp; Fu Jr., 2013)</w:t>
      </w:r>
      <w:r w:rsidR="002555AF">
        <w:fldChar w:fldCharType="end"/>
      </w:r>
      <w:r w:rsidR="00E377E5">
        <w:t xml:space="preserve">, </w:t>
      </w:r>
      <w:r w:rsidR="003F4D89">
        <w:t xml:space="preserve">and </w:t>
      </w:r>
      <w:r w:rsidR="00E377E5">
        <w:t>bio</w:t>
      </w:r>
      <w:r w:rsidR="0094634B">
        <w:t xml:space="preserve">informatics </w:t>
      </w:r>
      <w:r w:rsidR="0094634B">
        <w:lastRenderedPageBreak/>
        <w:fldChar w:fldCharType="begin" w:fldLock="1"/>
      </w:r>
      <w:r w:rsidR="0094634B">
        <w:instrText>ADDIN CSL_CITATION {"citationItems":[{"id":"ITEM-1","itemData":{"DOI":"10.1007/s10439-006-9105-9","ISBN":"0471383902","ISSN":"0090-6964","edition":"2nd","editor":[{"dropping-particle":"","family":"Baxevanis","given":"Andreas D.","non-dropping-particle":"","parse-names":false,"suffix":""},{"dropping-particle":"","family":"Ouellette","given":"B.F. Francis","non-dropping-particle":"","parse-names":false,"suffix":""}],"id":"ITEM-1","issued":{"date-parts":[["2020"]]},"publisher":"Wiley-Interscience","title":"Bioinformatics: A Practical Guide to the Analysis of Genes and Proteins","type":"book"},"uris":["http://www.mendeley.com/documents/?uuid=ac5c7255-7393-417a-b98a-4dfdaf47becd"]}],"mendeley":{"formattedCitation":"(Baxevanis &amp; Ouellette, 2020)","plainTextFormattedCitation":"(Baxevanis &amp; Ouellette, 2020)","previouslyFormattedCitation":"(Baxevanis &amp; Ouellette, 2020)"},"properties":{"noteIndex":0},"schema":"https://github.com/citation-style-language/schema/raw/master/csl-citation.json"}</w:instrText>
      </w:r>
      <w:r w:rsidR="0094634B">
        <w:fldChar w:fldCharType="separate"/>
      </w:r>
      <w:r w:rsidR="0094634B" w:rsidRPr="0094634B">
        <w:rPr>
          <w:noProof/>
        </w:rPr>
        <w:t>(Baxevanis &amp; Ouellette, 2020)</w:t>
      </w:r>
      <w:r w:rsidR="0094634B">
        <w:fldChar w:fldCharType="end"/>
      </w:r>
      <w:r w:rsidR="00E377E5">
        <w:t xml:space="preserve"> are but a few of the </w:t>
      </w:r>
      <w:r w:rsidR="00CB61D2">
        <w:t xml:space="preserve">further </w:t>
      </w:r>
      <w:r w:rsidR="00E377E5">
        <w:t>subfields recognised by t</w:t>
      </w:r>
      <w:r w:rsidR="002555AF">
        <w:t xml:space="preserve">he International </w:t>
      </w:r>
      <w:r w:rsidR="00E377E5">
        <w:t xml:space="preserve">Medical Informatics Association </w:t>
      </w:r>
      <w:r w:rsidR="0094634B">
        <w:fldChar w:fldCharType="begin" w:fldLock="1"/>
      </w:r>
      <w:r w:rsidR="00CB61D2">
        <w:instrText>ADDIN CSL_CITATION {"citationItems":[{"id":"ITEM-1","itemData":{"author":[{"dropping-particle":"","family":"IMIA","given":"","non-dropping-particle":"","parse-names":false,"suffix":""}],"id":"ITEM-1","issued":{"date-parts":[["2020"]]},"title":"International Medical Informatics Association","type":"article"},"uris":["http://www.mendeley.com/documents/?uuid=e089cfd1-334d-4e3a-876a-b477037bdaca"]}],"mendeley":{"formattedCitation":"(IMIA, 2020)","plainTextFormattedCitation":"(IMIA, 2020)","previouslyFormattedCitation":"(IMIA, 2020)"},"properties":{"noteIndex":0},"schema":"https://github.com/citation-style-language/schema/raw/master/csl-citation.json"}</w:instrText>
      </w:r>
      <w:r w:rsidR="0094634B">
        <w:fldChar w:fldCharType="separate"/>
      </w:r>
      <w:r w:rsidR="0094634B" w:rsidRPr="0094634B">
        <w:rPr>
          <w:noProof/>
        </w:rPr>
        <w:t>(IMIA, 2020)</w:t>
      </w:r>
      <w:r w:rsidR="0094634B">
        <w:fldChar w:fldCharType="end"/>
      </w:r>
      <w:r w:rsidR="00E377E5">
        <w:t>, where they use principles from information science to address particular needs.</w:t>
      </w:r>
    </w:p>
    <w:p w14:paraId="3BC4C3AE" w14:textId="0AC84443" w:rsidR="004E5CE1" w:rsidRPr="00322A06" w:rsidRDefault="00151E77" w:rsidP="004E5CE1">
      <w:r>
        <w:t>The International Medical Informatics Association (IMIA) working group on ‘Health Informatics for Patient Safety’ consider their role as “</w:t>
      </w:r>
      <w:r w:rsidRPr="00BC410C">
        <w:t>[</w:t>
      </w:r>
      <w:r>
        <w:t>promoting</w:t>
      </w:r>
      <w:r w:rsidRPr="00BC410C">
        <w:t>]</w:t>
      </w:r>
      <w:r>
        <w:t xml:space="preserve"> </w:t>
      </w:r>
      <w:r w:rsidRPr="00BC410C">
        <w:rPr>
          <w:i/>
        </w:rPr>
        <w:t>patient safety of health information systems and their associated medical devices</w:t>
      </w:r>
      <w:r>
        <w:rPr>
          <w:i/>
        </w:rPr>
        <w:t>. The focus…is on</w:t>
      </w:r>
      <w:r w:rsidRPr="00357A11">
        <w:rPr>
          <w:i/>
        </w:rPr>
        <w:t>…how healthcare information systems can improve patient safety, as well as identifying and rectifying safety issues</w:t>
      </w:r>
      <w:r>
        <w:t xml:space="preserve">” </w:t>
      </w:r>
      <w:r>
        <w:fldChar w:fldCharType="begin" w:fldLock="1"/>
      </w:r>
      <w:r>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IMIA WG7, 2018)","plainTextFormattedCitation":"(IMIA WG7, 2018)","previouslyFormattedCitation":"(IMIA WG7, 2018)"},"properties":{"noteIndex":0},"schema":"https://github.com/citation-style-language/schema/raw/master/csl-citation.json"}</w:instrText>
      </w:r>
      <w:r>
        <w:fldChar w:fldCharType="separate"/>
      </w:r>
      <w:r w:rsidRPr="00BC410C">
        <w:rPr>
          <w:noProof/>
        </w:rPr>
        <w:t>(IMIA WG7, 2018)</w:t>
      </w:r>
      <w:r>
        <w:fldChar w:fldCharType="end"/>
      </w:r>
      <w:r>
        <w:t>.</w:t>
      </w:r>
      <w:r w:rsidR="004E5CE1">
        <w:t xml:space="preserve"> This scope is exemplified in </w:t>
      </w:r>
      <w:r w:rsidR="004E5CE1" w:rsidRPr="00322A06">
        <w:fldChar w:fldCharType="begin" w:fldLock="1"/>
      </w:r>
      <w:r w:rsidR="004E5CE1">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mp; Sittig, 2016)","manualFormatting":"Singh and Sittig's (2016)","plainTextFormattedCitation":"(Singh &amp; Sittig, 2016)","previouslyFormattedCitation":"(Singh &amp; Sittig, 2016)"},"properties":{"noteIndex":0},"schema":"https://github.com/citation-style-language/schema/raw/master/csl-citation.json"}</w:instrText>
      </w:r>
      <w:r w:rsidR="004E5CE1" w:rsidRPr="00322A06">
        <w:fldChar w:fldCharType="separate"/>
      </w:r>
      <w:r w:rsidR="004E5CE1" w:rsidRPr="00322A06">
        <w:rPr>
          <w:noProof/>
        </w:rPr>
        <w:t>Singh and Sittig</w:t>
      </w:r>
      <w:r w:rsidR="004E5CE1">
        <w:rPr>
          <w:noProof/>
        </w:rPr>
        <w:t>'s</w:t>
      </w:r>
      <w:r w:rsidR="004E5CE1" w:rsidRPr="00322A06">
        <w:rPr>
          <w:noProof/>
        </w:rPr>
        <w:t xml:space="preserve"> (2016)</w:t>
      </w:r>
      <w:r w:rsidR="004E5CE1" w:rsidRPr="00322A06">
        <w:fldChar w:fldCharType="end"/>
      </w:r>
      <w:r w:rsidR="004E5CE1" w:rsidRPr="00322A06">
        <w:t xml:space="preserve"> Health Information Technology Safety Measurement Framework</w:t>
      </w:r>
      <w:r w:rsidR="004E5CE1">
        <w:t>. The framework defines three safety domains</w:t>
      </w:r>
      <w:r w:rsidR="00942589">
        <w:t xml:space="preserve"> embedded in a socio-technical work system</w:t>
      </w:r>
      <w:r w:rsidR="004E5CE1">
        <w:t xml:space="preserve">: safe </w:t>
      </w:r>
      <w:r w:rsidR="00CB1C67">
        <w:t>HIT</w:t>
      </w:r>
      <w:r w:rsidR="004E5CE1">
        <w:t xml:space="preserve">, safe use of </w:t>
      </w:r>
      <w:r w:rsidR="00CB1C67">
        <w:t>HIT</w:t>
      </w:r>
      <w:r w:rsidR="004E5CE1">
        <w:t xml:space="preserve">, and using </w:t>
      </w:r>
      <w:r w:rsidR="00CB1C67">
        <w:t>HIT</w:t>
      </w:r>
      <w:r w:rsidR="004E5CE1">
        <w:t xml:space="preserve"> to improve safety.</w:t>
      </w:r>
      <w:r w:rsidR="000C464D">
        <w:t xml:space="preserve"> Safety Informatics </w:t>
      </w:r>
      <w:r w:rsidR="00B613F9">
        <w:t>address problems in</w:t>
      </w:r>
      <w:r w:rsidR="005646F8">
        <w:t xml:space="preserve"> all of</w:t>
      </w:r>
      <w:r w:rsidR="00B613F9">
        <w:t xml:space="preserve"> these domains using</w:t>
      </w:r>
      <w:r w:rsidR="000C464D">
        <w:t xml:space="preserve"> princi</w:t>
      </w:r>
      <w:r w:rsidR="00B613F9">
        <w:t>ples from information science</w:t>
      </w:r>
      <w:r w:rsidR="000C464D">
        <w:t>,</w:t>
      </w:r>
      <w:r w:rsidR="00B613F9">
        <w:t xml:space="preserve"> i.e. </w:t>
      </w:r>
      <w:r w:rsidR="000C464D">
        <w:t xml:space="preserve">the representation, storage, </w:t>
      </w:r>
      <w:r w:rsidR="000C464D" w:rsidRPr="000C464D">
        <w:t>su</w:t>
      </w:r>
      <w:r w:rsidR="000C464D">
        <w:t xml:space="preserve">pply, </w:t>
      </w:r>
      <w:r w:rsidR="000C464D" w:rsidRPr="000C464D">
        <w:t xml:space="preserve">search for and retrieval of relevant </w:t>
      </w:r>
      <w:r w:rsidR="000C464D">
        <w:t xml:space="preserve">information </w:t>
      </w:r>
      <w:r w:rsidR="000C464D">
        <w:fldChar w:fldCharType="begin" w:fldLock="1"/>
      </w:r>
      <w:r w:rsidR="003F2662">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mendeley":{"formattedCitation":"(Stock &amp; Stock, 2013)","plainTextFormattedCitation":"(Stock &amp; Stock, 2013)","previouslyFormattedCitation":"(Stock &amp; Stock, 2013)"},"properties":{"noteIndex":0},"schema":"https://github.com/citation-style-language/schema/raw/master/csl-citation.json"}</w:instrText>
      </w:r>
      <w:r w:rsidR="000C464D">
        <w:fldChar w:fldCharType="separate"/>
      </w:r>
      <w:r w:rsidR="000C464D" w:rsidRPr="000C464D">
        <w:rPr>
          <w:noProof/>
        </w:rPr>
        <w:t>(Stock &amp; Stock, 2013)</w:t>
      </w:r>
      <w:r w:rsidR="000C464D">
        <w:fldChar w:fldCharType="end"/>
      </w:r>
      <w:r w:rsidR="000C464D">
        <w:t>.</w:t>
      </w:r>
    </w:p>
    <w:p w14:paraId="265E847F" w14:textId="4F76E6C1" w:rsidR="00EC546B" w:rsidRDefault="00EC546B" w:rsidP="00AB3439"/>
    <w:p w14:paraId="4A4AC040" w14:textId="2DDD0979" w:rsidR="00656305" w:rsidRDefault="00C87DCA" w:rsidP="00F700A2">
      <w:pPr>
        <w:pStyle w:val="Heading1"/>
      </w:pPr>
      <w:r>
        <w:t xml:space="preserve">Section 2: </w:t>
      </w:r>
      <w:r w:rsidR="00656305">
        <w:t>Method</w:t>
      </w:r>
    </w:p>
    <w:p w14:paraId="30BE240E" w14:textId="008F1D7A" w:rsidR="00656305" w:rsidRDefault="006A63CC" w:rsidP="00656305">
      <w:r>
        <w:t xml:space="preserve">A workshop of </w:t>
      </w:r>
      <w:r w:rsidR="00D77B4B">
        <w:t>14</w:t>
      </w:r>
      <w:r>
        <w:t xml:space="preserve"> collaborators</w:t>
      </w:r>
      <w:r w:rsidRPr="00AA44BF">
        <w:t xml:space="preserve"> </w:t>
      </w:r>
      <w:r>
        <w:t>was convened who represent those who develop, evaluate and</w:t>
      </w:r>
      <w:r w:rsidRPr="00AA44BF">
        <w:t xml:space="preserve"> use</w:t>
      </w:r>
      <w:r>
        <w:t xml:space="preserve"> health information technologies and the</w:t>
      </w:r>
      <w:r w:rsidRPr="001809FF">
        <w:t>ir data for both research and practical purposes.</w:t>
      </w:r>
      <w:r w:rsidR="005646F8">
        <w:t xml:space="preserve"> C</w:t>
      </w:r>
      <w:r w:rsidR="005646F8" w:rsidRPr="001809FF">
        <w:t>ollaborators discussed the patient-safety implications of the challenges posed</w:t>
      </w:r>
      <w:r w:rsidR="005646F8">
        <w:t xml:space="preserve"> by a</w:t>
      </w:r>
      <w:r w:rsidR="00B11DC6" w:rsidRPr="001809FF">
        <w:t xml:space="preserve"> set of new and emerging health information technologies</w:t>
      </w:r>
      <w:r w:rsidR="005646F8">
        <w:t xml:space="preserve"> that</w:t>
      </w:r>
      <w:r w:rsidR="00B11DC6" w:rsidRPr="001809FF">
        <w:t xml:space="preserve"> were collated from a scoping review of the academic, commercial and grey literature relating to </w:t>
      </w:r>
      <w:r w:rsidR="00CB1C67">
        <w:t>HIS</w:t>
      </w:r>
      <w:r w:rsidR="00B11DC6" w:rsidRPr="001809FF">
        <w:t>s.</w:t>
      </w:r>
      <w:r w:rsidR="001809FF" w:rsidRPr="001809FF">
        <w:t xml:space="preserve"> In subsequent meetings, the group collated and synthesised contributions to 1) describe characteristics of new and emerging health information technologies, 2) describe the challenges posed by the evolving </w:t>
      </w:r>
      <w:r w:rsidR="00CB1C67">
        <w:t>HIS</w:t>
      </w:r>
      <w:r w:rsidR="001809FF" w:rsidRPr="001809FF">
        <w:t>, 3) describe the patient-safety implications of the challenges posed, and 4) recommend approaches to address the patient-safety implications</w:t>
      </w:r>
      <w:r w:rsidR="001809FF">
        <w:t>.</w:t>
      </w:r>
    </w:p>
    <w:p w14:paraId="35067DB6" w14:textId="2B32E2E3" w:rsidR="008E287D" w:rsidRDefault="008E287D" w:rsidP="00656305"/>
    <w:p w14:paraId="4CF81741" w14:textId="560A7F29" w:rsidR="009D0ABB" w:rsidRDefault="009D0ABB" w:rsidP="00F700A2">
      <w:pPr>
        <w:pStyle w:val="Heading1"/>
      </w:pPr>
      <w:r>
        <w:lastRenderedPageBreak/>
        <w:t xml:space="preserve">Section 3: </w:t>
      </w:r>
      <w:r w:rsidR="00FB2A79">
        <w:t>Workshop synthesis</w:t>
      </w:r>
    </w:p>
    <w:p w14:paraId="2320E89E" w14:textId="6FBDBE00" w:rsidR="00AB3439" w:rsidRDefault="00C87DCA" w:rsidP="009D0ABB">
      <w:pPr>
        <w:pStyle w:val="Heading2"/>
      </w:pPr>
      <w:r>
        <w:t>Characteristics of n</w:t>
      </w:r>
      <w:r w:rsidR="00E97300">
        <w:t xml:space="preserve">ew and emerging </w:t>
      </w:r>
      <w:r w:rsidR="00CB1C67">
        <w:t>HIT</w:t>
      </w:r>
    </w:p>
    <w:p w14:paraId="7DB071C0" w14:textId="35D27CE4" w:rsidR="00A20FF2" w:rsidRPr="00F76262" w:rsidRDefault="00404DCD" w:rsidP="00404DCD">
      <w:r>
        <w:t>We define emerging technology as innovation, novel application of an existing technology, or novel uptake or use of an existing technology by an organisation or user.</w:t>
      </w:r>
      <w:r w:rsidRPr="00F76262">
        <w:t xml:space="preserve"> </w:t>
      </w:r>
      <w:r w:rsidR="00D77B4B">
        <w:t>Table x</w:t>
      </w:r>
      <w:r w:rsidR="00D77B4B" w:rsidRPr="00D77B4B">
        <w:rPr>
          <w:highlight w:val="yellow"/>
        </w:rPr>
        <w:t>1</w:t>
      </w:r>
      <w:r w:rsidR="00D77B4B">
        <w:t xml:space="preserve">x shows some of the example HITs considered by collaborators. </w:t>
      </w:r>
      <w:r w:rsidR="00D77B4B" w:rsidRPr="00D77B4B">
        <w:rPr>
          <w:highlight w:val="yellow"/>
        </w:rPr>
        <w:t>The technologies are characterised by…</w:t>
      </w:r>
    </w:p>
    <w:p w14:paraId="628FE09B" w14:textId="77777777" w:rsidR="00865867" w:rsidRDefault="00865867" w:rsidP="00865867"/>
    <w:p w14:paraId="44A892CB" w14:textId="20A55BE2" w:rsidR="00E97300" w:rsidRDefault="00C87DCA" w:rsidP="00FB2A79">
      <w:pPr>
        <w:pStyle w:val="Heading2"/>
      </w:pPr>
      <w:commentRangeStart w:id="19"/>
      <w:r>
        <w:t>C</w:t>
      </w:r>
      <w:r w:rsidR="001F4ED1">
        <w:t xml:space="preserve">hallenges </w:t>
      </w:r>
      <w:r>
        <w:t xml:space="preserve">posed by </w:t>
      </w:r>
      <w:r w:rsidR="001F4ED1">
        <w:t xml:space="preserve">new and </w:t>
      </w:r>
      <w:r w:rsidR="00E97300">
        <w:t xml:space="preserve">emerging </w:t>
      </w:r>
      <w:r w:rsidR="00CB1C67">
        <w:t>HIT</w:t>
      </w:r>
      <w:commentRangeEnd w:id="19"/>
      <w:r w:rsidR="005646F8">
        <w:rPr>
          <w:rStyle w:val="CommentReference"/>
          <w:rFonts w:asciiTheme="minorHAnsi" w:eastAsiaTheme="minorHAnsi" w:hAnsiTheme="minorHAnsi" w:cstheme="minorBidi"/>
        </w:rPr>
        <w:commentReference w:id="19"/>
      </w:r>
    </w:p>
    <w:p w14:paraId="2AC08117" w14:textId="04428754" w:rsidR="005646F8" w:rsidRDefault="000A1BAC" w:rsidP="000A1BAC">
      <w:r>
        <w:t>We propose six challenges posed by the k</w:t>
      </w:r>
      <w:r w:rsidR="005646F8">
        <w:t>inds of HIT that are emerging</w:t>
      </w:r>
      <w:r>
        <w:t>. Firstly, much of the innovation is not physical</w:t>
      </w:r>
      <w:r w:rsidR="00B16B1C">
        <w:t>,</w:t>
      </w:r>
      <w:r>
        <w:t xml:space="preserve"> instead leveraging existing hardware in novel ways. This manifests as software, systems architecture </w:t>
      </w:r>
      <w:r w:rsidR="005646F8">
        <w:t>and</w:t>
      </w:r>
      <w:r>
        <w:t xml:space="preserve"> communication protocols. It </w:t>
      </w:r>
      <w:r w:rsidR="005646F8">
        <w:t>is challenging</w:t>
      </w:r>
      <w:r>
        <w:t xml:space="preserve"> to conceptualise threats to patient safety from non-physical influences</w:t>
      </w:r>
      <w:r w:rsidR="005646F8">
        <w:t xml:space="preserve"> because it </w:t>
      </w:r>
      <w:r>
        <w:t>require</w:t>
      </w:r>
      <w:r w:rsidR="005646F8">
        <w:t>s</w:t>
      </w:r>
      <w:r>
        <w:t xml:space="preserve"> more-abstract consideration</w:t>
      </w:r>
      <w:r w:rsidR="00B4439A">
        <w:t xml:space="preserve"> of interactions and effects.</w:t>
      </w:r>
      <w:r w:rsidR="005646F8">
        <w:t xml:space="preserve"> </w:t>
      </w:r>
      <w:r w:rsidR="00B4439A">
        <w:t>Secondly, it is increasingly easier to collect data but it is not clear how they can be sensibly integrated and interpreted</w:t>
      </w:r>
      <w:r w:rsidR="003C6222">
        <w:t xml:space="preserve"> </w:t>
      </w:r>
      <w:r w:rsidR="003C6222">
        <w:fldChar w:fldCharType="begin" w:fldLock="1"/>
      </w:r>
      <w:r w:rsidR="000D63DD">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Ranjan et al., 2018)","plainTextFormattedCitation":"(Ranjan et al., 2018)","previouslyFormattedCitation":"(Ranjan et al., 2018)"},"properties":{"noteIndex":0},"schema":"https://github.com/citation-style-language/schema/raw/master/csl-citation.json"}</w:instrText>
      </w:r>
      <w:r w:rsidR="003C6222">
        <w:fldChar w:fldCharType="separate"/>
      </w:r>
      <w:r w:rsidR="003C6222" w:rsidRPr="003C6222">
        <w:rPr>
          <w:noProof/>
        </w:rPr>
        <w:t>(Ranjan et al., 2018)</w:t>
      </w:r>
      <w:r w:rsidR="003C6222">
        <w:fldChar w:fldCharType="end"/>
      </w:r>
      <w:r w:rsidR="00B4439A">
        <w:t>. Thirdly, as the pace of innovation accelerates, the current reactive (rather than proactive) regulatory- and standards-based approaches to safety will be increasingly ineffective at assuring patients’ safety.</w:t>
      </w:r>
    </w:p>
    <w:p w14:paraId="2362287F" w14:textId="7BA09D58" w:rsidR="00670128" w:rsidRPr="00670128" w:rsidRDefault="00670128" w:rsidP="00670128">
      <w:r>
        <w:t>Fourthly, although HITs are being developed to leverage HISs, safety considerations are often focused on the HIT in isolation. This reductionist approach leads to a myopic view of the HIT’s effects that does not consider the emergent consequences of the HIT’s involvement within a HIS.</w:t>
      </w:r>
      <w:r w:rsidR="005646F8">
        <w:t xml:space="preserve"> </w:t>
      </w:r>
      <w:r w:rsidRPr="00670128">
        <w:t xml:space="preserve">Fifthly, and related to the challenge of reductionism, is solutionism, which is an ideology that </w:t>
      </w:r>
      <w:r w:rsidR="00DF5C59">
        <w:t xml:space="preserve">inappropriately </w:t>
      </w:r>
      <w:r w:rsidRPr="00670128">
        <w:t xml:space="preserve">recasts </w:t>
      </w:r>
      <w:r>
        <w:t>“</w:t>
      </w:r>
      <w:r>
        <w:rPr>
          <w:i/>
        </w:rPr>
        <w:t>complex social situations…</w:t>
      </w:r>
      <w:r w:rsidRPr="00670128">
        <w:rPr>
          <w:i/>
        </w:rPr>
        <w:t>as neatly defined problems with definite, computabl</w:t>
      </w:r>
      <w:r>
        <w:rPr>
          <w:i/>
        </w:rPr>
        <w:t>e solutions…i</w:t>
      </w:r>
      <w:r w:rsidRPr="00670128">
        <w:rPr>
          <w:i/>
        </w:rPr>
        <w:t xml:space="preserve">f only the right </w:t>
      </w:r>
      <w:r w:rsidRPr="00670128">
        <w:t>[technologies]</w:t>
      </w:r>
      <w:r w:rsidRPr="00670128">
        <w:rPr>
          <w:i/>
        </w:rPr>
        <w:t xml:space="preserve"> are in place”</w:t>
      </w:r>
      <w:r>
        <w:t xml:space="preserve"> </w:t>
      </w:r>
      <w:r>
        <w:fldChar w:fldCharType="begin" w:fldLock="1"/>
      </w:r>
      <w:r>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Morozov, 2013)","plainTextFormattedCitation":"(Morozov, 2013)","previouslyFormattedCitation":"(Morozov, 2013)"},"properties":{"noteIndex":0},"schema":"https://github.com/citation-style-language/schema/raw/master/csl-citation.json"}</w:instrText>
      </w:r>
      <w:r>
        <w:fldChar w:fldCharType="separate"/>
      </w:r>
      <w:r w:rsidRPr="00670128">
        <w:rPr>
          <w:noProof/>
        </w:rPr>
        <w:t>(Morozov, 2013)</w:t>
      </w:r>
      <w:r>
        <w:fldChar w:fldCharType="end"/>
      </w:r>
      <w:r>
        <w:t xml:space="preserve">. Examples include diet apps that inappropriately simplify body composition as merely </w:t>
      </w:r>
      <w:r>
        <w:lastRenderedPageBreak/>
        <w:t xml:space="preserve">a function of </w:t>
      </w:r>
      <w:r w:rsidR="00DF5C59">
        <w:t>calorie</w:t>
      </w:r>
      <w:r>
        <w:t xml:space="preserve"> consumption </w:t>
      </w:r>
      <w:r>
        <w:fldChar w:fldCharType="begin" w:fldLock="1"/>
      </w:r>
      <w:r w:rsidR="00DF5C59">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Maturo, 2014)","plainTextFormattedCitation":"(Maturo, 2014)","previouslyFormattedCitation":"(Maturo, 2014)"},"properties":{"noteIndex":0},"schema":"https://github.com/citation-style-language/schema/raw/master/csl-citation.json"}</w:instrText>
      </w:r>
      <w:r>
        <w:fldChar w:fldCharType="separate"/>
      </w:r>
      <w:r w:rsidRPr="00670128">
        <w:rPr>
          <w:noProof/>
        </w:rPr>
        <w:t>(Maturo, 2014)</w:t>
      </w:r>
      <w:r>
        <w:fldChar w:fldCharType="end"/>
      </w:r>
      <w:r w:rsidR="00DF5C59">
        <w:t xml:space="preserve"> and many medical treatments </w:t>
      </w:r>
      <w:r w:rsidR="00DF5C59">
        <w:fldChar w:fldCharType="begin" w:fldLock="1"/>
      </w:r>
      <w:r w:rsidR="00045EB8">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Gardner &amp; Warren, 2019)","plainTextFormattedCitation":"(Gardner &amp; Warren, 2019)","previouslyFormattedCitation":"(Gardner &amp; Warren, 2019)"},"properties":{"noteIndex":0},"schema":"https://github.com/citation-style-language/schema/raw/master/csl-citation.json"}</w:instrText>
      </w:r>
      <w:r w:rsidR="00DF5C59">
        <w:fldChar w:fldCharType="separate"/>
      </w:r>
      <w:r w:rsidR="00DF5C59" w:rsidRPr="00DF5C59">
        <w:rPr>
          <w:noProof/>
        </w:rPr>
        <w:t>(Gardner &amp; Warren, 2019)</w:t>
      </w:r>
      <w:r w:rsidR="00DF5C59">
        <w:fldChar w:fldCharType="end"/>
      </w:r>
      <w:r w:rsidR="00DF5C59">
        <w:t>.</w:t>
      </w:r>
    </w:p>
    <w:p w14:paraId="0786E407" w14:textId="0AB9B19E" w:rsidR="00670128" w:rsidRDefault="00D67540" w:rsidP="00D14F7E">
      <w:r>
        <w:t>Sixthly, the increased complexity and distal connectedness of HISs challenges notions of trust that have long been a part of patient care</w:t>
      </w:r>
      <w:r w:rsidR="00045EB8">
        <w:t xml:space="preserve"> </w:t>
      </w:r>
      <w:r w:rsidR="00045EB8">
        <w:fldChar w:fldCharType="begin" w:fldLock="1"/>
      </w:r>
      <w:r w:rsidR="00022E7F">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Song &amp; Zahedi, 2007; Thorne &amp; Robinson, 1988)","plainTextFormattedCitation":"(Song &amp; Zahedi, 2007; Thorne &amp; Robinson, 1988)","previouslyFormattedCitation":"(Song &amp; Zahedi, 2007; Thorne &amp; Robinson, 1988)"},"properties":{"noteIndex":0},"schema":"https://github.com/citation-style-language/schema/raw/master/csl-citation.json"}</w:instrText>
      </w:r>
      <w:r w:rsidR="00045EB8">
        <w:fldChar w:fldCharType="separate"/>
      </w:r>
      <w:r w:rsidR="009D34D2" w:rsidRPr="009D34D2">
        <w:rPr>
          <w:noProof/>
        </w:rPr>
        <w:t>(Song &amp; Zahedi, 2007; Thorne &amp; Robinson, 1988)</w:t>
      </w:r>
      <w:r w:rsidR="00045EB8">
        <w:fldChar w:fldCharType="end"/>
      </w:r>
      <w:r>
        <w:t>.</w:t>
      </w:r>
      <w:r w:rsidR="00B8035A">
        <w:t xml:space="preserve"> T</w:t>
      </w:r>
      <w:r w:rsidR="00045EB8">
        <w:t xml:space="preserve">rust </w:t>
      </w:r>
      <w:r w:rsidR="00B8035A">
        <w:t xml:space="preserve">in healthcare </w:t>
      </w:r>
      <w:r w:rsidR="00045EB8">
        <w:t xml:space="preserve">is a </w:t>
      </w:r>
      <w:r w:rsidR="009D34D2">
        <w:t xml:space="preserve">partly </w:t>
      </w:r>
      <w:r w:rsidR="00045EB8">
        <w:t xml:space="preserve">function of inter-personal behaviours </w:t>
      </w:r>
      <w:r w:rsidR="00045EB8">
        <w:fldChar w:fldCharType="begin" w:fldLock="1"/>
      </w:r>
      <w:r w:rsidR="00045EB8">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Calnan &amp; Rowe, 2006)","plainTextFormattedCitation":"(Calnan &amp; Rowe, 2006)","previouslyFormattedCitation":"(Calnan &amp; Rowe, 2006)"},"properties":{"noteIndex":0},"schema":"https://github.com/citation-style-language/schema/raw/master/csl-citation.json"}</w:instrText>
      </w:r>
      <w:r w:rsidR="00045EB8">
        <w:fldChar w:fldCharType="separate"/>
      </w:r>
      <w:r w:rsidR="00045EB8" w:rsidRPr="00045EB8">
        <w:rPr>
          <w:noProof/>
        </w:rPr>
        <w:t>(Calnan &amp; Rowe, 2006)</w:t>
      </w:r>
      <w:r w:rsidR="00045EB8">
        <w:fldChar w:fldCharType="end"/>
      </w:r>
      <w:r w:rsidR="00045EB8">
        <w:t xml:space="preserve"> and the gatekeeping and competing incentives of actors in a HIS threaten </w:t>
      </w:r>
      <w:r w:rsidR="00B8035A">
        <w:t xml:space="preserve">this </w:t>
      </w:r>
      <w:r w:rsidR="00A358FA">
        <w:t xml:space="preserve">trust </w:t>
      </w:r>
      <w:r w:rsidR="00045EB8">
        <w:fldChar w:fldCharType="begin" w:fldLock="1"/>
      </w:r>
      <w:r w:rsidR="003C6222">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Alaszewski, 2003; Mechanic &amp; Schlesinger, 1996)","plainTextFormattedCitation":"(Alaszewski, 2003; Mechanic &amp; Schlesinger, 1996)","previouslyFormattedCitation":"(Alaszewski, 2003; Mechanic &amp; Schlesinger, 1996)"},"properties":{"noteIndex":0},"schema":"https://github.com/citation-style-language/schema/raw/master/csl-citation.json"}</w:instrText>
      </w:r>
      <w:r w:rsidR="00045EB8">
        <w:fldChar w:fldCharType="separate"/>
      </w:r>
      <w:r w:rsidR="00022E7F" w:rsidRPr="00022E7F">
        <w:rPr>
          <w:noProof/>
        </w:rPr>
        <w:t>(Alaszewski, 2003; Mechanic &amp; Schlesinger, 1996)</w:t>
      </w:r>
      <w:r w:rsidR="00045EB8">
        <w:fldChar w:fldCharType="end"/>
      </w:r>
      <w:r w:rsidR="00045EB8">
        <w:t>.</w:t>
      </w:r>
      <w:r w:rsidR="00D14F7E">
        <w:t xml:space="preserve"> </w:t>
      </w:r>
      <w:r w:rsidR="006930BF">
        <w:t>Finally, there is the question of how these challenges will interact with the existing challenges alluded t</w:t>
      </w:r>
      <w:r w:rsidR="005646F8">
        <w:t>o Section 1</w:t>
      </w:r>
      <w:r w:rsidR="006930BF">
        <w:t>.</w:t>
      </w:r>
    </w:p>
    <w:p w14:paraId="026FA11C" w14:textId="77777777" w:rsidR="00D14F7E" w:rsidRPr="00D14F7E" w:rsidRDefault="00D14F7E" w:rsidP="00D14F7E"/>
    <w:p w14:paraId="1FF8E64D" w14:textId="521E620E" w:rsidR="00A20FF2" w:rsidRPr="00660F62" w:rsidRDefault="00A20FF2" w:rsidP="00A20FF2">
      <w:pPr>
        <w:pStyle w:val="Heading2"/>
      </w:pPr>
      <w:r>
        <w:t>Patient-safety implications</w:t>
      </w:r>
      <w:r w:rsidR="00C87DCA">
        <w:t xml:space="preserve"> of </w:t>
      </w:r>
      <w:r w:rsidR="00CB1C67">
        <w:t>HIT</w:t>
      </w:r>
      <w:r w:rsidR="00C87DCA">
        <w:t xml:space="preserve"> challenges</w:t>
      </w:r>
    </w:p>
    <w:p w14:paraId="4180AD56" w14:textId="53B45D13" w:rsidR="00FD1560" w:rsidRDefault="00CE48ED" w:rsidP="00970743">
      <w:pPr>
        <w:rPr>
          <w:color w:val="FF0000"/>
        </w:rPr>
      </w:pPr>
      <w:r>
        <w:rPr>
          <w:color w:val="FF0000"/>
        </w:rPr>
        <w:t>*</w:t>
      </w:r>
    </w:p>
    <w:p w14:paraId="49637D17" w14:textId="77777777" w:rsidR="00CE48ED" w:rsidRPr="002D033C" w:rsidRDefault="00CE48ED" w:rsidP="00970743">
      <w:pPr>
        <w:rPr>
          <w:color w:val="FF0000"/>
        </w:rPr>
      </w:pPr>
    </w:p>
    <w:p w14:paraId="5457B14C" w14:textId="1EB8914E" w:rsidR="00E97300" w:rsidRPr="00F700A2" w:rsidRDefault="009D0ABB" w:rsidP="00F700A2">
      <w:pPr>
        <w:pStyle w:val="Heading1"/>
      </w:pPr>
      <w:r>
        <w:t xml:space="preserve">Section 4: </w:t>
      </w:r>
      <w:r w:rsidR="00EC0EB1">
        <w:t xml:space="preserve">Addressing </w:t>
      </w:r>
      <w:r>
        <w:t>challenges to patient-safety</w:t>
      </w:r>
    </w:p>
    <w:p w14:paraId="1CCB8F93" w14:textId="74EA751D" w:rsidR="00B05D6C" w:rsidRPr="0048402F" w:rsidRDefault="0048402F" w:rsidP="00EC0EB1">
      <w:r w:rsidRPr="0048402F">
        <w:t>In this section, we recommend theoretically-informed frameworks to address these patient-safety implications raised in Section 3.</w:t>
      </w:r>
    </w:p>
    <w:p w14:paraId="448C8414" w14:textId="77777777" w:rsidR="00B05D6C" w:rsidRPr="00B05D6C" w:rsidRDefault="00B05D6C" w:rsidP="00B05D6C"/>
    <w:p w14:paraId="43399131" w14:textId="4F854331" w:rsidR="00E97300" w:rsidRDefault="00E97300" w:rsidP="00284465">
      <w:pPr>
        <w:pStyle w:val="Heading2"/>
      </w:pPr>
      <w:r>
        <w:t>Safety cases</w:t>
      </w:r>
    </w:p>
    <w:p w14:paraId="699F4F55" w14:textId="6248FA00" w:rsidR="00004E11" w:rsidRDefault="00004E11" w:rsidP="00004E11">
      <w:pPr>
        <w:rPr>
          <w:color w:val="FF0000"/>
        </w:rPr>
      </w:pPr>
      <w:r w:rsidRPr="00F13924">
        <w:rPr>
          <w:color w:val="FF0000"/>
        </w:rPr>
        <w:t>*</w:t>
      </w:r>
      <w:r w:rsidR="00AD734F">
        <w:rPr>
          <w:color w:val="FF0000"/>
        </w:rPr>
        <w:t xml:space="preserve">Suggestion: </w:t>
      </w:r>
      <w:r>
        <w:rPr>
          <w:color w:val="FF0000"/>
        </w:rPr>
        <w:t>Ibrahim Habli (UoY) to lead on this section*</w:t>
      </w:r>
    </w:p>
    <w:p w14:paraId="24ABCB89" w14:textId="77293560" w:rsidR="00B16B1C" w:rsidRDefault="00B16B1C" w:rsidP="00004E11">
      <w:pPr>
        <w:rPr>
          <w:color w:val="FF0000"/>
        </w:rPr>
      </w:pPr>
      <w:r w:rsidRPr="00B16B1C">
        <w:rPr>
          <w:color w:val="FF0000"/>
        </w:rPr>
        <w:t>*Possible connection to decision field theory planning “</w:t>
      </w:r>
      <w:r w:rsidRPr="00B16B1C">
        <w:rPr>
          <w:color w:val="FF0000"/>
          <w:sz w:val="23"/>
          <w:szCs w:val="23"/>
        </w:rPr>
        <w:t>individuals plan future choices on the fly</w:t>
      </w:r>
      <w:r>
        <w:rPr>
          <w:color w:val="FF0000"/>
          <w:sz w:val="23"/>
          <w:szCs w:val="23"/>
        </w:rPr>
        <w:t xml:space="preserve"> </w:t>
      </w:r>
      <w:r w:rsidRPr="00B16B1C">
        <w:rPr>
          <w:color w:val="FF0000"/>
          <w:sz w:val="23"/>
          <w:szCs w:val="23"/>
        </w:rPr>
        <w:t>through repeated forward-looking mental simulations</w:t>
      </w:r>
      <w:r>
        <w:rPr>
          <w:color w:val="FF0000"/>
        </w:rPr>
        <w:t>”</w:t>
      </w:r>
    </w:p>
    <w:p w14:paraId="68C76253" w14:textId="247F3E08" w:rsidR="00851E30" w:rsidRDefault="00B05D6C" w:rsidP="00004E11">
      <w:pPr>
        <w:rPr>
          <w:color w:val="4472C4" w:themeColor="accent5"/>
        </w:rPr>
      </w:pPr>
      <w:r w:rsidRPr="00F700A2">
        <w:rPr>
          <w:color w:val="4472C4" w:themeColor="accent5"/>
        </w:rPr>
        <w:lastRenderedPageBreak/>
        <w:t xml:space="preserve">The purpose of this subsection is to present the concept of a safety case </w:t>
      </w:r>
      <w:r w:rsidR="00851E30" w:rsidRPr="00F700A2">
        <w:rPr>
          <w:color w:val="4472C4" w:themeColor="accent5"/>
        </w:rPr>
        <w:fldChar w:fldCharType="begin" w:fldLock="1"/>
      </w:r>
      <w:r w:rsidR="000B2D7E" w:rsidRPr="00F700A2">
        <w:rPr>
          <w:color w:val="4472C4" w:themeColor="accent5"/>
        </w:rPr>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id":"ITEM-3","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3","issue":"2","issued":{"date-parts":[["2015"]]},"page":"587-590","publisher":"IEEE","title":"Dynamic Safety Cases for Through-Life Safety Assurance","type":"article-journal","volume":"2"},"uris":["http://www.mendeley.com/documents/?uuid=6ff2da79-68fe-4811-a2a4-486735acf399"]},{"id":"ITEM-4","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4","issued":{"date-parts":[["2015"]]},"page":"200-207","publisher":"Elsevier","title":"The development of safety cases for healthcare services: Practical experiences, opportunities and challenges","type":"article-journal","volume":"140"},"uris":["http://www.mendeley.com/documents/?uuid=e5cba41f-0989-433d-9270-ba17c483ebf6"]},{"id":"ITEM-5","itemData":{"DOI":"10.1177/1460458219852789","ISSN":"17412811","PMID":"31165661","abstract":"Health Information Technology is now widely promoted as a means for improving patient safety. The technology could also, under certain conditions, pose hazards to patient safety. However, current definitions of hazards are generic and hard to interpret, particularly for large Health Information Technology in complex socio-technical settings, that is, involving interacting clinical, organisational and technological factors. In this article, we develop a new conceptualisation for the notion of hazards and implement this conceptualisation in a tool-supported methodology called the Safety Modelling, Assurance and Reporting Toolset (SMART). Safety Modelling, Assurance and Reporting Toolset aims to support clinicians and engineers in performing hazard identification and risk analysis and producing a safety case for Health Information Technology. Through a pilot study, we used and examined Safety Modelling, Assurance and Reporting Toolset for developing a safety case for electronic prescribing in three acute hospitals. Our results demonstrate the ability of Safety Modelling, Assurance and Reporting Toolset to ensure that the safety evidence is generated based on explicit traceability between the clinical models and Health Information Technology functionality. They also highlight challenges concerning identifying hazards in a consistent way, with clear impact on patient safety in order to facilitate clinically meaningful risk analysis.","author":[{"dropping-particle":"","family":"Habli","given":"Ibrahim","non-dropping-particle":"","parse-names":false,"suffix":""},{"dropping-particle":"","family":"Jia","given":"Yan","non-dropping-particle":"","parse-names":false,"suffix":""},{"dropping-particle":"","family":"White","given":"Sean","non-dropping-particle":"","parse-names":false,"suffix":""},{"dropping-particle":"","family":"Gabriel","given":"George","non-dropping-particle":"","parse-names":false,"suffix":""},{"dropping-particle":"","family":"Lawton","given":"Tom","non-dropping-particle":"","parse-names":false,"suffix":""},{"dropping-particle":"","family":"Sujan","given":"Mark","non-dropping-particle":"","parse-names":false,"suffix":""},{"dropping-particle":"","family":"Tomsett","given":"Clive","non-dropping-particle":"","parse-names":false,"suffix":""}],"container-title":"Health Informatics Journal","id":"ITEM-5","issued":{"date-parts":[["2019"]]},"title":"Development and piloting of a software tool to facilitate proactive hazard and risk analysis of Health Information Technology","type":"article-journal","volume":"5"},"uris":["http://www.mendeley.com/documents/?uuid=8f8bc3bb-d69d-413f-9768-8580a1efb64f"]},{"id":"ITEM-6","itemData":{"DOI":"10.1177/1460458212462079","author":[{"dropping-particle":"","family":"Sujan","given":"Mark A.","non-dropping-particle":"","parse-names":false,"suffix":""},{"dropping-particle":"","family":"Koornneef","given":"Floor","non-dropping-particle":"","parse-names":false,"suffix":""},{"dropping-particle":"","family":"Chozos","given":"Nick","non-dropping-particle":"","parse-names":false,"suffix":""},{"dropping-particle":"","family":"Pozzi","given":"Simone","non-dropping-particle":"","parse-names":false,"suffix":""},{"dropping-particle":"","family":"Kelly","given":"Tim","non-dropping-particle":"","parse-names":false,"suffix":""}],"container-title":"Health Informatics Journal","id":"ITEM-6","issue":"3","issued":{"date-parts":[["2013"]]},"page":"165-182","title":"Safety cases for medical devices and health information technology: Involving health-care organisations in the assurance of safety","type":"article-journal","volume":"19"},"uris":["http://www.mendeley.com/documents/?uuid=bacc3ca6-2605-457e-947f-46e524455e18"]},{"id":"ITEM-7","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7","issued":{"date-parts":[["2016"]]},"page":"181-189","publisher":"Elsevier Ltd","title":"Should healthcare providers do safety cases? Lessons from a cross-industry review of safety case practices","type":"article-journal","volume":"84"},"uris":["http://www.mendeley.com/documents/?uuid=86855dd1-8bb0-466e-bb10-7d2b47504eca"]}],"mendeley":{"formattedCitation":"(Denney et al., 2015; Despotou et al., 2012; Flood &amp; Habli, 2011; Habli et al., 2019; Sujan et al., 2016, 2013, 2015)","plainTextFormattedCitation":"(Denney et al., 2015; Despotou et al., 2012; Flood &amp; Habli, 2011; Habli et al., 2019; Sujan et al., 2016, 2013, 2015)","previouslyFormattedCitation":"(Denney et al., 2015; Despotou et al., 2012; Flood &amp; Habli, 2011; Habli et al., 2019; Sujan et al., 2016, 2013, 2015)"},"properties":{"noteIndex":0},"schema":"https://github.com/citation-style-language/schema/raw/master/csl-citation.json"}</w:instrText>
      </w:r>
      <w:r w:rsidR="00851E30" w:rsidRPr="00F700A2">
        <w:rPr>
          <w:color w:val="4472C4" w:themeColor="accent5"/>
        </w:rPr>
        <w:fldChar w:fldCharType="separate"/>
      </w:r>
      <w:r w:rsidR="00851E30" w:rsidRPr="00F700A2">
        <w:rPr>
          <w:noProof/>
          <w:color w:val="4472C4" w:themeColor="accent5"/>
        </w:rPr>
        <w:t>(Denney et al., 2015; Despotou et al., 2012; Flood &amp; Habli, 2011; Habli et al., 2019; Sujan et al., 2016, 2013, 2015)</w:t>
      </w:r>
      <w:r w:rsidR="00851E30" w:rsidRPr="00F700A2">
        <w:rPr>
          <w:color w:val="4472C4" w:themeColor="accent5"/>
        </w:rPr>
        <w:fldChar w:fldCharType="end"/>
      </w:r>
      <w:r w:rsidRPr="00F700A2">
        <w:rPr>
          <w:color w:val="4472C4" w:themeColor="accent5"/>
        </w:rPr>
        <w:t>.</w:t>
      </w:r>
    </w:p>
    <w:p w14:paraId="407B6E7B" w14:textId="7B8AEE29" w:rsidR="00F76262" w:rsidRDefault="00F76262" w:rsidP="00004E11">
      <w:pPr>
        <w:rPr>
          <w:color w:val="4472C4" w:themeColor="accent5"/>
        </w:rPr>
      </w:pPr>
    </w:p>
    <w:p w14:paraId="1BDF9003" w14:textId="54D243E9" w:rsidR="007E4136" w:rsidRDefault="007E4136" w:rsidP="007E4136">
      <w:pPr>
        <w:pStyle w:val="Heading2"/>
      </w:pPr>
      <w:r>
        <w:t>Interoperability</w:t>
      </w:r>
    </w:p>
    <w:p w14:paraId="670D73F6" w14:textId="664F3806" w:rsidR="007E4136" w:rsidRDefault="007E4136" w:rsidP="007E4136">
      <w:pPr>
        <w:rPr>
          <w:color w:val="FF0000"/>
        </w:rPr>
      </w:pPr>
      <w:r w:rsidRPr="007E4136">
        <w:rPr>
          <w:color w:val="FF0000"/>
        </w:rPr>
        <w:t xml:space="preserve">*The purpose of this subsection is to present efforts made to improve the interoperability of health information technologies and health information technology systems. Special reference will be made to the HL7 FHIR standard created by HL7 International </w:t>
      </w:r>
      <w:r w:rsidRPr="007E4136">
        <w:rPr>
          <w:color w:val="FF0000"/>
        </w:rPr>
        <w:fldChar w:fldCharType="begin" w:fldLock="1"/>
      </w:r>
      <w:r w:rsidRPr="007E4136">
        <w:rPr>
          <w:color w:val="FF0000"/>
        </w:rPr>
        <w:instrText>ADDIN CSL_CITATION {"citationItems":[{"id":"ITEM-1","itemData":{"author":[{"dropping-particle":"","family":"Health Level Seven International","given":"","non-dropping-particle":"","parse-names":false,"suffix":""}],"id":"ITEM-1","issued":{"date-parts":[["2020"]]},"title":"HL7 International","type":"article"},"uris":["http://www.mendeley.com/documents/?uuid=b896944c-501e-437c-a761-8e46b47eb713"]}],"mendeley":{"formattedCitation":"(Health Level Seven International, 2020)","plainTextFormattedCitation":"(Health Level Seven International, 2020)","previouslyFormattedCitation":"(Health Level Seven International, 2020)"},"properties":{"noteIndex":0},"schema":"https://github.com/citation-style-language/schema/raw/master/csl-citation.json"}</w:instrText>
      </w:r>
      <w:r w:rsidRPr="007E4136">
        <w:rPr>
          <w:color w:val="FF0000"/>
        </w:rPr>
        <w:fldChar w:fldCharType="separate"/>
      </w:r>
      <w:r w:rsidRPr="007E4136">
        <w:rPr>
          <w:noProof/>
          <w:color w:val="FF0000"/>
        </w:rPr>
        <w:t>(Health Level Seven International, 2020)</w:t>
      </w:r>
      <w:r w:rsidRPr="007E4136">
        <w:rPr>
          <w:color w:val="FF0000"/>
        </w:rPr>
        <w:fldChar w:fldCharType="end"/>
      </w:r>
      <w:r w:rsidRPr="007E4136">
        <w:rPr>
          <w:color w:val="FF0000"/>
        </w:rPr>
        <w:t xml:space="preserve">, which is a standard for exchanging EHRs </w:t>
      </w:r>
      <w:r w:rsidRPr="007E4136">
        <w:rPr>
          <w:color w:val="FF0000"/>
        </w:rPr>
        <w:fldChar w:fldCharType="begin" w:fldLock="1"/>
      </w:r>
      <w:r w:rsidRPr="007E4136">
        <w:rPr>
          <w:color w:val="FF0000"/>
        </w:rPr>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Houta et al., 2019; Saripalle et al., 2019)","manualFormatting":"(Saripalle et al., 2019; see Houta et al., 2019 for application in epilepsy data)","plainTextFormattedCitation":"(Houta et al., 2019; Saripalle et al., 2019)","previouslyFormattedCitation":"(Houta et al., 2019; Saripalle et al., 2019)"},"properties":{"noteIndex":0},"schema":"https://github.com/citation-style-language/schema/raw/master/csl-citation.json"}</w:instrText>
      </w:r>
      <w:r w:rsidRPr="007E4136">
        <w:rPr>
          <w:color w:val="FF0000"/>
        </w:rPr>
        <w:fldChar w:fldCharType="separate"/>
      </w:r>
      <w:r w:rsidRPr="007E4136">
        <w:rPr>
          <w:noProof/>
          <w:color w:val="FF0000"/>
        </w:rPr>
        <w:t>(Saripalle et al., 2019; see Houta et al., 2019 for application in epilepsy data)</w:t>
      </w:r>
      <w:r w:rsidRPr="007E4136">
        <w:rPr>
          <w:color w:val="FF0000"/>
        </w:rPr>
        <w:fldChar w:fldCharType="end"/>
      </w:r>
      <w:r w:rsidRPr="007E4136">
        <w:rPr>
          <w:color w:val="FF0000"/>
        </w:rPr>
        <w:t xml:space="preserve">, and an example of a distributed architecture to integrate EHRs </w:t>
      </w:r>
      <w:r w:rsidRPr="007E4136">
        <w:rPr>
          <w:color w:val="FF0000"/>
        </w:rPr>
        <w:fldChar w:fldCharType="begin" w:fldLock="1"/>
      </w:r>
      <w:r w:rsidRPr="007E4136">
        <w:rPr>
          <w:color w:val="FF0000"/>
        </w:rPr>
        <w:instrText>ADDIN CSL_CITATION {"citationItems":[{"id":"ITEM-1","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1","issued":{"date-parts":[["2017"]]},"page":"70-81","publisher":"Elsevier Inc.","title":"OmniPHR : A distributed architecture model to integrate personal health records","type":"article-journal","volume":"71"},"uris":["http://www.mendeley.com/documents/?uuid=05c32272-f736-4af2-bb40-6cf5c537d632"]},{"id":"ITEM-2","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2","issue":"2","issued":{"date-parts":[["2019"]]},"page":"867-873","title":"Toward a Model for Personal Health Record Interoperability","type":"article-journal","volume":"23"},"uris":["http://www.mendeley.com/documents/?uuid=cfce974b-ad7b-4c7f-9e18-757e48591be6"]}],"mendeley":{"formattedCitation":"(Roehrs et al., 2019, 2017)","plainTextFormattedCitation":"(Roehrs et al., 2019, 2017)","previouslyFormattedCitation":"(Roehrs et al., 2019, 2017)"},"properties":{"noteIndex":0},"schema":"https://github.com/citation-style-language/schema/raw/master/csl-citation.json"}</w:instrText>
      </w:r>
      <w:r w:rsidRPr="007E4136">
        <w:rPr>
          <w:color w:val="FF0000"/>
        </w:rPr>
        <w:fldChar w:fldCharType="separate"/>
      </w:r>
      <w:r w:rsidRPr="007E4136">
        <w:rPr>
          <w:noProof/>
          <w:color w:val="FF0000"/>
        </w:rPr>
        <w:t>(Roehrs et al., 2019, 2017)</w:t>
      </w:r>
      <w:r w:rsidRPr="007E4136">
        <w:rPr>
          <w:color w:val="FF0000"/>
        </w:rPr>
        <w:fldChar w:fldCharType="end"/>
      </w:r>
      <w:r w:rsidRPr="007E4136">
        <w:rPr>
          <w:color w:val="FF0000"/>
        </w:rPr>
        <w:t xml:space="preserve">, which makes use of blockchain approaches </w:t>
      </w:r>
      <w:r w:rsidRPr="007E4136">
        <w:rPr>
          <w:color w:val="FF0000"/>
        </w:rPr>
        <w:fldChar w:fldCharType="begin" w:fldLock="1"/>
      </w:r>
      <w:r w:rsidRPr="007E4136">
        <w:rPr>
          <w:color w:val="FF0000"/>
        </w:rPr>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mendeley":{"formattedCitation":"(Roehrs, 2019)","plainTextFormattedCitation":"(Roehrs, 2019)","previouslyFormattedCitation":"(Roehrs, 2019)"},"properties":{"noteIndex":0},"schema":"https://github.com/citation-style-language/schema/raw/master/csl-citation.json"}</w:instrText>
      </w:r>
      <w:r w:rsidRPr="007E4136">
        <w:rPr>
          <w:color w:val="FF0000"/>
        </w:rPr>
        <w:fldChar w:fldCharType="separate"/>
      </w:r>
      <w:r w:rsidRPr="007E4136">
        <w:rPr>
          <w:noProof/>
          <w:color w:val="FF0000"/>
        </w:rPr>
        <w:t>(Roehrs, 2019)</w:t>
      </w:r>
      <w:r w:rsidRPr="007E4136">
        <w:rPr>
          <w:color w:val="FF0000"/>
        </w:rPr>
        <w:fldChar w:fldCharType="end"/>
      </w:r>
      <w:r w:rsidRPr="007E4136">
        <w:rPr>
          <w:color w:val="FF0000"/>
        </w:rPr>
        <w:t>.</w:t>
      </w:r>
    </w:p>
    <w:p w14:paraId="0825286F" w14:textId="4F9758B4" w:rsidR="000D63DD" w:rsidRDefault="000D63DD" w:rsidP="007E4136">
      <w:pPr>
        <w:rPr>
          <w:color w:val="FF0000"/>
        </w:rPr>
      </w:pPr>
      <w:r>
        <w:rPr>
          <w:color w:val="FF0000"/>
        </w:rPr>
        <w:t>*Middleware as “</w:t>
      </w:r>
      <w:r w:rsidRPr="000D63DD">
        <w:rPr>
          <w:i/>
          <w:color w:val="FF0000"/>
        </w:rPr>
        <w:t>an abstraction layer is necessary to abstract this heterogeneity in order to achieve a seamless integration with anything</w:t>
      </w:r>
      <w:r>
        <w:rPr>
          <w:color w:val="FF0000"/>
        </w:rPr>
        <w:t xml:space="preserve">” </w:t>
      </w:r>
      <w:r>
        <w:rPr>
          <w:color w:val="FF0000"/>
        </w:rPr>
        <w:fldChar w:fldCharType="begin" w:fldLock="1"/>
      </w:r>
      <w:r w:rsidR="00116939">
        <w:rPr>
          <w:color w:val="FF0000"/>
        </w:rPr>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Díaz et al., 2016)","plainTextFormattedCitation":"(Díaz et al., 2016)","previouslyFormattedCitation":"(Díaz et al., 2016)"},"properties":{"noteIndex":0},"schema":"https://github.com/citation-style-language/schema/raw/master/csl-citation.json"}</w:instrText>
      </w:r>
      <w:r>
        <w:rPr>
          <w:color w:val="FF0000"/>
        </w:rPr>
        <w:fldChar w:fldCharType="separate"/>
      </w:r>
      <w:r w:rsidRPr="000D63DD">
        <w:rPr>
          <w:noProof/>
          <w:color w:val="FF0000"/>
        </w:rPr>
        <w:t>(Díaz et al., 2016)</w:t>
      </w:r>
      <w:r>
        <w:rPr>
          <w:color w:val="FF0000"/>
        </w:rPr>
        <w:fldChar w:fldCharType="end"/>
      </w:r>
    </w:p>
    <w:p w14:paraId="4210AB85" w14:textId="3D41A9F9" w:rsidR="00116939" w:rsidRPr="007E4136" w:rsidRDefault="00116939" w:rsidP="007E4136">
      <w:pPr>
        <w:rPr>
          <w:color w:val="FF0000"/>
        </w:rPr>
      </w:pPr>
      <w:r>
        <w:rPr>
          <w:color w:val="FF0000"/>
        </w:rPr>
        <w:t xml:space="preserve">*The CSIRO Health Data Integration tool </w:t>
      </w:r>
      <w:r>
        <w:rPr>
          <w:color w:val="FF0000"/>
        </w:rPr>
        <w:fldChar w:fldCharType="begin" w:fldLock="1"/>
      </w:r>
      <w:r w:rsidR="00203C24">
        <w:rPr>
          <w:color w:val="FF0000"/>
        </w:rPr>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Hansen et al., 2007)","plainTextFormattedCitation":"(Hansen et al., 2007)","previouslyFormattedCitation":"(Hansen et al., 2007)"},"properties":{"noteIndex":0},"schema":"https://github.com/citation-style-language/schema/raw/master/csl-citation.json"}</w:instrText>
      </w:r>
      <w:r>
        <w:rPr>
          <w:color w:val="FF0000"/>
        </w:rPr>
        <w:fldChar w:fldCharType="separate"/>
      </w:r>
      <w:r w:rsidRPr="00116939">
        <w:rPr>
          <w:noProof/>
          <w:color w:val="FF0000"/>
        </w:rPr>
        <w:t>(Hansen et al., 2007)</w:t>
      </w:r>
      <w:r>
        <w:rPr>
          <w:color w:val="FF0000"/>
        </w:rPr>
        <w:fldChar w:fldCharType="end"/>
      </w:r>
    </w:p>
    <w:p w14:paraId="62C1966A" w14:textId="4534C674" w:rsidR="00116939" w:rsidRPr="007E4136" w:rsidRDefault="00116939" w:rsidP="007E4136"/>
    <w:p w14:paraId="4D6E52CB" w14:textId="3A9941D4" w:rsidR="00E97300" w:rsidRDefault="00F76262" w:rsidP="00284465">
      <w:pPr>
        <w:pStyle w:val="Heading2"/>
      </w:pPr>
      <w:r>
        <w:t>S</w:t>
      </w:r>
      <w:r w:rsidR="00E97300">
        <w:t>tandards</w:t>
      </w:r>
    </w:p>
    <w:p w14:paraId="61AFA88D" w14:textId="269F2F9F" w:rsidR="00B23B5B" w:rsidRPr="00F700A2" w:rsidRDefault="00B05D6C" w:rsidP="00B05D6C">
      <w:pPr>
        <w:rPr>
          <w:color w:val="4472C4" w:themeColor="accent5"/>
        </w:rPr>
      </w:pPr>
      <w:r w:rsidRPr="00F700A2">
        <w:rPr>
          <w:color w:val="4472C4" w:themeColor="accent5"/>
        </w:rPr>
        <w:t xml:space="preserve">The purpose of this subsection is to present efforts to develop design standards for </w:t>
      </w:r>
      <w:r w:rsidR="00CB1C67">
        <w:rPr>
          <w:color w:val="4472C4" w:themeColor="accent5"/>
        </w:rPr>
        <w:t>HIT</w:t>
      </w:r>
      <w:r w:rsidR="00D55A92" w:rsidRPr="00F700A2">
        <w:rPr>
          <w:color w:val="4472C4" w:themeColor="accent5"/>
        </w:rPr>
        <w:t xml:space="preserve"> </w:t>
      </w:r>
      <w:r w:rsidR="00D55A92" w:rsidRPr="00F700A2">
        <w:rPr>
          <w:color w:val="4472C4" w:themeColor="accent5"/>
        </w:rPr>
        <w:fldChar w:fldCharType="begin" w:fldLock="1"/>
      </w:r>
      <w:r w:rsidR="00021296" w:rsidRPr="00F700A2">
        <w:rPr>
          <w:color w:val="4472C4" w:themeColor="accent5"/>
        </w:rPr>
        <w:instrText>ADDIN CSL_CITATION {"citationItems":[{"id":"ITEM-1","itemData":{"author":[{"dropping-particle":"","family":"Masum","given":"Hassan","non-dropping-particle":"","parse-names":false,"suffix":""},{"dropping-particle":"","family":"Lackman","given":"Rebecca","non-dropping-particle":"","parse-names":false,"suffix":""},{"dropping-particle":"","family":"Bartleson","given":"Karen","non-dropping-particle":"","parse-names":false,"suffix":""}],"container-title":"Globalization and Health","id":"ITEM-1","issue":"49","issued":{"date-parts":[["2013"]]},"title":"Developing global health technology standards: what can other industries teach us?","type":"article-journal","volume":"9"},"uris":["http://www.mendeley.com/documents/?uuid=74ac3f68-d244-4e6c-aa52-b553d073d345"]},{"id":"ITEM-2","itemData":{"DOI":"10.3233/978-1-61499-808-2-127","ISBN":"9781614998082","abstract":"Clinical Decision Support Systems (CDSS) can have positive effects on quality of care measures, yet have not gained widespread traction in healthcare. This study sought to determine and evaluate barriers and facilitators to CDSS implementation and distribution. Based on 768 systems identified in a literature review we conducted semi-structured telephone interviews with 54 system developers in 16 countries. Qualitative analysis led to the identification of 66 key factors influencing implementation. Central issues evolved around CDSS properties, quality and integration, as well as usability, user related factors, internal marketing, resource issues and collaborations with emphasis partly on topics differing from existing research. Additionally, evidence pointed to regional differences regarding implementation hurdles. Recent regulatory requirements were deemed less of a barrier to system adoption than expected, even though lacking expertise in this area was surprisingly common among interview partners","author":[{"dropping-particle":"","family":"Kux","given":"Benjamin R","non-dropping-particle":"","parse-names":false,"suffix":""},{"dropping-particle":"","family":"Majeed","given":"Raphael W","non-dropping-particle":"","parse-names":false,"suffix":""}],"container-title":"Studies in Health Technology and Informatics","id":"ITEM-2","issued":{"date-parts":[["2017"]]},"page":"127-131","title":"Factors Influencing the Implementation and Distribution of Clinical Decision Support Systems (CDSS)","type":"article-journal","volume":"243"},"uris":["http://www.mendeley.com/documents/?uuid=6780e238-4860-4a1e-b551-50982e2578f3"]},{"id":"ITEM-3","itemData":{"DOI":"10.1136/bmjqs-2019-009484","author":[{"dropping-particle":"","family":"Macrae","given":"Carl","non-dropping-particle":"","parse-names":false,"suffix":""}],"container-title":"BMJ Qual Saf","id":"ITEM-3","issued":{"date-parts":[["2019"]]},"page":"495-498","title":"Governing the safety of artificial intelligence in healthcare","type":"article-journal","volume":"28"},"uris":["http://www.mendeley.com/documents/?uuid=03f4e3b8-d271-4aac-a72b-48f8782bb709"]}],"mendeley":{"formattedCitation":"(Kux &amp; Majeed, 2017; Macrae, 2019; Masum et al., 2013)","plainTextFormattedCitation":"(Kux &amp; Majeed, 2017; Macrae, 2019; Masum et al., 2013)","previouslyFormattedCitation":"(Kux &amp; Majeed, 2017; Macrae, 2019; Masum et al., 2013)"},"properties":{"noteIndex":0},"schema":"https://github.com/citation-style-language/schema/raw/master/csl-citation.json"}</w:instrText>
      </w:r>
      <w:r w:rsidR="00D55A92" w:rsidRPr="00F700A2">
        <w:rPr>
          <w:color w:val="4472C4" w:themeColor="accent5"/>
        </w:rPr>
        <w:fldChar w:fldCharType="separate"/>
      </w:r>
      <w:r w:rsidR="00021296" w:rsidRPr="00F700A2">
        <w:rPr>
          <w:noProof/>
          <w:color w:val="4472C4" w:themeColor="accent5"/>
        </w:rPr>
        <w:t>(Kux &amp; Majeed, 2017; Macrae, 2019; Masum et al., 2013)</w:t>
      </w:r>
      <w:r w:rsidR="00D55A92" w:rsidRPr="00F700A2">
        <w:rPr>
          <w:color w:val="4472C4" w:themeColor="accent5"/>
        </w:rPr>
        <w:fldChar w:fldCharType="end"/>
      </w:r>
      <w:r w:rsidR="00021296" w:rsidRPr="00F700A2">
        <w:rPr>
          <w:color w:val="4472C4" w:themeColor="accent5"/>
        </w:rPr>
        <w:t>, e.g.</w:t>
      </w:r>
      <w:r w:rsidR="003F2662">
        <w:rPr>
          <w:color w:val="4472C4" w:themeColor="accent5"/>
        </w:rPr>
        <w:t xml:space="preserve"> IEC 80001 standard </w:t>
      </w:r>
      <w:r w:rsidR="003F2662">
        <w:rPr>
          <w:color w:val="4472C4" w:themeColor="accent5"/>
        </w:rPr>
        <w:fldChar w:fldCharType="begin" w:fldLock="1"/>
      </w:r>
      <w:r w:rsidR="00387EBD">
        <w:rPr>
          <w:color w:val="4472C4" w:themeColor="accent5"/>
        </w:rPr>
        <w:instrText>ADDIN CSL_CITATION {"citationItems":[{"id":"ITEM-1","itemData":{"author":[{"dropping-particle":"","family":"IEC","given":"","non-dropping-particle":"","parse-names":false,"suffix":""}],"id":"ITEM-1","issued":{"date-parts":[["2011"]]},"publisher":"International Electrotechnical Commission","publisher-place":"Geneva","title":"International Electrotechnical Commission 80001:2011. Application of risk management to information technology (IT) networks incorporating medical devices","type":"article"},"uris":["http://www.mendeley.com/documents/?uuid=a28a89e9-35f4-4897-90f7-90f1cda4a455"]}],"mendeley":{"formattedCitation":"(IEC, 2011)","plainTextFormattedCitation":"(IEC, 2011)","previouslyFormattedCitation":"(IEC, 2011)"},"properties":{"noteIndex":0},"schema":"https://github.com/citation-style-language/schema/raw/master/csl-citation.json"}</w:instrText>
      </w:r>
      <w:r w:rsidR="003F2662">
        <w:rPr>
          <w:color w:val="4472C4" w:themeColor="accent5"/>
        </w:rPr>
        <w:fldChar w:fldCharType="separate"/>
      </w:r>
      <w:r w:rsidR="003F2662" w:rsidRPr="003F2662">
        <w:rPr>
          <w:noProof/>
          <w:color w:val="4472C4" w:themeColor="accent5"/>
        </w:rPr>
        <w:t>(IEC, 2011)</w:t>
      </w:r>
      <w:r w:rsidR="003F2662">
        <w:rPr>
          <w:color w:val="4472C4" w:themeColor="accent5"/>
        </w:rPr>
        <w:fldChar w:fldCharType="end"/>
      </w:r>
      <w:r w:rsidR="003F2662">
        <w:rPr>
          <w:color w:val="4472C4" w:themeColor="accent5"/>
        </w:rPr>
        <w:t>,</w:t>
      </w:r>
      <w:r w:rsidR="00021296" w:rsidRPr="00F700A2">
        <w:rPr>
          <w:color w:val="4472C4" w:themeColor="accent5"/>
        </w:rPr>
        <w:t xml:space="preserve"> </w:t>
      </w:r>
      <w:r w:rsidR="00B23B5B" w:rsidRPr="00F700A2">
        <w:rPr>
          <w:color w:val="4472C4" w:themeColor="accent5"/>
        </w:rPr>
        <w:t xml:space="preserve">learning from Business Intelligence and sociotechnical theories </w:t>
      </w:r>
      <w:r w:rsidR="00B23B5B" w:rsidRPr="00F700A2">
        <w:rPr>
          <w:color w:val="4472C4" w:themeColor="accent5"/>
        </w:rPr>
        <w:fldChar w:fldCharType="begin" w:fldLock="1"/>
      </w:r>
      <w:r w:rsidR="009D445B" w:rsidRPr="00F700A2">
        <w:rPr>
          <w:color w:val="4472C4" w:themeColor="accent5"/>
        </w:rPr>
        <w:instrText>ADDIN CSL_CITATION {"citationItems":[{"id":"ITEM-1","itemData":{"DOI":"10.1007/978-3-030-17347-0_11","ISBN":"9783030173470","author":[{"dropping-particle":"","family":"Moghimi","given":"Hoda","non-dropping-particle":"","parse-names":false,"suffix":""},{"dropping-particle":"","family":"Wickramasinghe","given":"Nilmini","non-dropping-particle":"","parse-names":false,"suffix":""},{"dropping-particle":"","family":"Adya","given":"Monica","non-dropping-particle":"","parse-names":false,"suffix":""}],"id":"ITEM-1","issued":{"date-parts":[["2020"]]},"number-of-pages":"225-257","title":"Intelligent Risk Detection in Health Care: Integrating Social and Technical Factors to Manage Health Outcomes","type":"book"},"uris":["http://www.mendeley.com/documents/?uuid=89978aac-d734-4300-9a2e-5a2f4361638a"]}],"mendeley":{"formattedCitation":"(Moghimi et al., 2020)","plainTextFormattedCitation":"(Moghimi et al., 2020)","previouslyFormattedCitation":"(Moghimi et al., 2020)"},"properties":{"noteIndex":0},"schema":"https://github.com/citation-style-language/schema/raw/master/csl-citation.json"}</w:instrText>
      </w:r>
      <w:r w:rsidR="00B23B5B" w:rsidRPr="00F700A2">
        <w:rPr>
          <w:color w:val="4472C4" w:themeColor="accent5"/>
        </w:rPr>
        <w:fldChar w:fldCharType="separate"/>
      </w:r>
      <w:r w:rsidR="003D5C61" w:rsidRPr="00F700A2">
        <w:rPr>
          <w:noProof/>
          <w:color w:val="4472C4" w:themeColor="accent5"/>
        </w:rPr>
        <w:t>(Moghimi et al., 2020)</w:t>
      </w:r>
      <w:r w:rsidR="00B23B5B" w:rsidRPr="00F700A2">
        <w:rPr>
          <w:color w:val="4472C4" w:themeColor="accent5"/>
        </w:rPr>
        <w:fldChar w:fldCharType="end"/>
      </w:r>
      <w:r w:rsidR="00021296" w:rsidRPr="00F700A2">
        <w:rPr>
          <w:color w:val="4472C4" w:themeColor="accent5"/>
        </w:rPr>
        <w:t xml:space="preserve">, </w:t>
      </w:r>
      <w:r w:rsidR="00021296" w:rsidRPr="00F700A2">
        <w:rPr>
          <w:rStyle w:val="normaltextrun"/>
          <w:rFonts w:ascii="Calibri" w:hAnsi="Calibri" w:cs="Calibri"/>
          <w:color w:val="4472C4" w:themeColor="accent5"/>
        </w:rPr>
        <w:t xml:space="preserve">Clinical Decision Support Consortia </w:t>
      </w:r>
      <w:r w:rsidR="00021296" w:rsidRPr="00F700A2">
        <w:rPr>
          <w:rStyle w:val="normaltextrun"/>
          <w:rFonts w:ascii="Calibri" w:hAnsi="Calibri" w:cs="Calibri"/>
          <w:color w:val="4472C4" w:themeColor="accent5"/>
        </w:rPr>
        <w:fldChar w:fldCharType="begin" w:fldLock="1"/>
      </w:r>
      <w:r w:rsidR="00021296" w:rsidRPr="00F700A2">
        <w:rPr>
          <w:rStyle w:val="normaltextrun"/>
          <w:rFonts w:ascii="Calibri" w:hAnsi="Calibri" w:cs="Calibri"/>
          <w:color w:val="4472C4" w:themeColor="accent5"/>
        </w:rPr>
        <w:instrText>ADDIN CSL_CITATION {"citationItems":[{"id":"ITEM-1","itemData":{"DOI":"10.1136/jamia.2009.002030","author":[{"dropping-particle":"","family":"Wright","given":"Adam","non-dropping-particle":"","parse-names":false,"suffix":""},{"dropping-particle":"","family":"Sittig","given":"Dean F.","non-dropping-particle":"","parse-names":false,"suffix":""},{"dropping-particle":"","family":"Ash","given":"Joan S.","non-dropping-particle":"","parse-names":false,"suffix":""},{"dropping-particle":"","family":"Bates","given":"David W.","non-dropping-particle":"","parse-names":false,"suffix":""},{"dropping-particle":"","family":"Feblowitz","given":"Joshua","non-dropping-particle":"","parse-names":false,"suffix":""},{"dropping-particle":"","family":"Fraser","given":"Greg","non-dropping-particle":"","parse-names":false,"suffix":""},{"dropping-particle":"","family":"Maviglia","given":"Saverio M","non-dropping-particle":"","parse-names":false,"suffix":""},{"dropping-particle":"","family":"Mcmullen","given":"Carmit","non-dropping-particle":"","parse-names":false,"suffix":""},{"dropping-particle":"","family":"Nichol","given":"W Paul","non-dropping-particle":"","parse-names":false,"suffix":""},{"dropping-particle":"","family":"Pang","given":"Justine E","non-dropping-particle":"","parse-names":false,"suffix":""},{"dropping-particle":"","family":"Starmer","given":"Jack","non-dropping-particle":"","parse-names":false,"suffix":""},{"dropping-particle":"","family":"Middleton","given":"Blackford","non-dropping-particle":"","parse-names":false,"suffix":""}],"container-title":"J Am Med Inform Assoc 2011;18:187e194.","id":"ITEM-1","issued":{"date-parts":[["2011"]]},"page":"187-194","title":"Governance for clinical decision support: case studies and recommended practices from leading institutions","type":"article-journal","volume":"18"},"uris":["http://www.mendeley.com/documents/?uuid=71e63067-e229-4fab-b9e0-b90d2483fed1"]}],"mendeley":{"formattedCitation":"(Wright et al., 2011)","plainTextFormattedCitation":"(Wright et al., 2011)","previouslyFormattedCitation":"(Wright et al., 2011)"},"properties":{"noteIndex":0},"schema":"https://github.com/citation-style-language/schema/raw/master/csl-citation.json"}</w:instrText>
      </w:r>
      <w:r w:rsidR="00021296" w:rsidRPr="00F700A2">
        <w:rPr>
          <w:rStyle w:val="normaltextrun"/>
          <w:rFonts w:ascii="Calibri" w:hAnsi="Calibri" w:cs="Calibri"/>
          <w:color w:val="4472C4" w:themeColor="accent5"/>
        </w:rPr>
        <w:fldChar w:fldCharType="separate"/>
      </w:r>
      <w:r w:rsidR="00021296" w:rsidRPr="00F700A2">
        <w:rPr>
          <w:rStyle w:val="normaltextrun"/>
          <w:rFonts w:ascii="Calibri" w:hAnsi="Calibri" w:cs="Calibri"/>
          <w:noProof/>
          <w:color w:val="4472C4" w:themeColor="accent5"/>
        </w:rPr>
        <w:t>(Wright et al., 2011)</w:t>
      </w:r>
      <w:r w:rsidR="00021296" w:rsidRPr="00F700A2">
        <w:rPr>
          <w:rStyle w:val="normaltextrun"/>
          <w:rFonts w:ascii="Calibri" w:hAnsi="Calibri" w:cs="Calibri"/>
          <w:color w:val="4472C4" w:themeColor="accent5"/>
        </w:rPr>
        <w:fldChar w:fldCharType="end"/>
      </w:r>
      <w:r w:rsidR="00021296" w:rsidRPr="00F700A2">
        <w:rPr>
          <w:rStyle w:val="normaltextrun"/>
          <w:rFonts w:ascii="Calibri" w:hAnsi="Calibri" w:cs="Calibri"/>
          <w:color w:val="4472C4" w:themeColor="accent5"/>
        </w:rPr>
        <w:t xml:space="preserve">, preceding scale-up with a scoping review of international, national, and relevant local guidelines </w:t>
      </w:r>
      <w:r w:rsidR="00021296" w:rsidRPr="00F700A2">
        <w:rPr>
          <w:rStyle w:val="normaltextrun"/>
          <w:rFonts w:ascii="Calibri" w:hAnsi="Calibri" w:cs="Calibri"/>
          <w:color w:val="4472C4" w:themeColor="accent5"/>
        </w:rPr>
        <w:fldChar w:fldCharType="begin" w:fldLock="1"/>
      </w:r>
      <w:r w:rsidR="008A0035" w:rsidRPr="00F700A2">
        <w:rPr>
          <w:rStyle w:val="normaltextrun"/>
          <w:rFonts w:ascii="Calibri" w:hAnsi="Calibri" w:cs="Calibri"/>
          <w:color w:val="4472C4" w:themeColor="accent5"/>
        </w:rPr>
        <w:instrText>ADDIN CSL_CITATION {"citationItems":[{"id":"ITEM-1","itemData":{"DOI":"10.2196/10813","author":[{"dropping-particle":"","family":"Furlong","given":"Eileen","non-dropping-particle":"","parse-names":false,"suffix":""},{"dropping-particle":"","family":"Darley","given":"Andrew","non-dropping-particle":"","parse-names":false,"suffix":""},{"dropping-particle":"","family":"Fox","given":"Patricia","non-dropping-particle":"","parse-names":false,"suffix":""},{"dropping-particle":"","family":"et al.","given":"","non-dropping-particle":"","parse-names":false,"suffix":""}],"container-title":"JMIR Cancer","id":"ITEM-1","issue":"1","issued":{"date-parts":[["2019"]]},"page":"e10813","title":"Adaptation and Implementation of a Mobile Phone–Based Remote Symptom Monitoring System for People With Cancer in Europe","type":"article-journal","volume":"5"},"uris":["http://www.mendeley.com/documents/?uuid=5598cec4-aff0-4f55-b22e-94c4a48a0d2d"]}],"mendeley":{"formattedCitation":"(Furlong et al., 2019)","plainTextFormattedCitation":"(Furlong et al., 2019)","previouslyFormattedCitation":"(Furlong et al., 2019)"},"properties":{"noteIndex":0},"schema":"https://github.com/citation-style-language/schema/raw/master/csl-citation.json"}</w:instrText>
      </w:r>
      <w:r w:rsidR="00021296" w:rsidRPr="00F700A2">
        <w:rPr>
          <w:rStyle w:val="normaltextrun"/>
          <w:rFonts w:ascii="Calibri" w:hAnsi="Calibri" w:cs="Calibri"/>
          <w:color w:val="4472C4" w:themeColor="accent5"/>
        </w:rPr>
        <w:fldChar w:fldCharType="separate"/>
      </w:r>
      <w:r w:rsidR="00021296" w:rsidRPr="00F700A2">
        <w:rPr>
          <w:rStyle w:val="normaltextrun"/>
          <w:rFonts w:ascii="Calibri" w:hAnsi="Calibri" w:cs="Calibri"/>
          <w:noProof/>
          <w:color w:val="4472C4" w:themeColor="accent5"/>
        </w:rPr>
        <w:t>(Furlong et al., 2019)</w:t>
      </w:r>
      <w:r w:rsidR="00021296" w:rsidRPr="00F700A2">
        <w:rPr>
          <w:rStyle w:val="normaltextrun"/>
          <w:rFonts w:ascii="Calibri" w:hAnsi="Calibri" w:cs="Calibri"/>
          <w:color w:val="4472C4" w:themeColor="accent5"/>
        </w:rPr>
        <w:fldChar w:fldCharType="end"/>
      </w:r>
      <w:r w:rsidR="001809FF">
        <w:rPr>
          <w:rStyle w:val="normaltextrun"/>
          <w:rFonts w:ascii="Calibri" w:hAnsi="Calibri" w:cs="Calibri"/>
          <w:color w:val="4472C4" w:themeColor="accent5"/>
        </w:rPr>
        <w:t xml:space="preserve">, </w:t>
      </w:r>
      <w:r w:rsidR="00977D1D">
        <w:rPr>
          <w:rStyle w:val="normaltextrun"/>
          <w:rFonts w:ascii="Calibri" w:hAnsi="Calibri" w:cs="Calibri"/>
          <w:color w:val="4472C4" w:themeColor="accent5"/>
        </w:rPr>
        <w:t xml:space="preserve">Hippocratic Oath for Connected Medical Devices ; </w:t>
      </w:r>
      <w:r w:rsidR="001809FF">
        <w:rPr>
          <w:rStyle w:val="normaltextrun"/>
          <w:rFonts w:ascii="Calibri" w:hAnsi="Calibri" w:cs="Calibri"/>
          <w:color w:val="4472C4" w:themeColor="accent5"/>
        </w:rPr>
        <w:t xml:space="preserve">and using frameworks that sufficiently consider socio-technical systems and lifecycles of technology </w:t>
      </w:r>
      <w:r w:rsidR="001809FF">
        <w:rPr>
          <w:rStyle w:val="normaltextrun"/>
          <w:rFonts w:ascii="Calibri" w:hAnsi="Calibri" w:cs="Calibri"/>
          <w:color w:val="4472C4" w:themeColor="accent5"/>
        </w:rPr>
        <w:fldChar w:fldCharType="begin" w:fldLock="1"/>
      </w:r>
      <w:r w:rsidR="000C464D">
        <w:rPr>
          <w:rStyle w:val="normaltextrun"/>
          <w:rFonts w:ascii="Calibri" w:hAnsi="Calibri" w:cs="Calibri"/>
          <w:color w:val="4472C4" w:themeColor="accent5"/>
        </w:rPr>
        <w:instrText>ADDIN CSL_CITATION {"citationItems":[{"id":"ITEM-1","itemData":{"DOI":"10.2196/jmir.8775","ISSN":"14388871","PMID":"29092808","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31246399-e75f-4214-a1a5-fa6f29f268b0"]}],"mendeley":{"formattedCitation":"(Greenhalgh et al., 2017)","plainTextFormattedCitation":"(Greenhalgh et al., 2017)","previouslyFormattedCitation":"(Greenhalgh et al., 2017)"},"properties":{"noteIndex":0},"schema":"https://github.com/citation-style-language/schema/raw/master/csl-citation.json"}</w:instrText>
      </w:r>
      <w:r w:rsidR="001809FF">
        <w:rPr>
          <w:rStyle w:val="normaltextrun"/>
          <w:rFonts w:ascii="Calibri" w:hAnsi="Calibri" w:cs="Calibri"/>
          <w:color w:val="4472C4" w:themeColor="accent5"/>
        </w:rPr>
        <w:fldChar w:fldCharType="separate"/>
      </w:r>
      <w:r w:rsidR="001809FF" w:rsidRPr="001809FF">
        <w:rPr>
          <w:rStyle w:val="normaltextrun"/>
          <w:rFonts w:ascii="Calibri" w:hAnsi="Calibri" w:cs="Calibri"/>
          <w:noProof/>
          <w:color w:val="4472C4" w:themeColor="accent5"/>
        </w:rPr>
        <w:t>(Greenhalgh et al., 2017)</w:t>
      </w:r>
      <w:r w:rsidR="001809FF">
        <w:rPr>
          <w:rStyle w:val="normaltextrun"/>
          <w:rFonts w:ascii="Calibri" w:hAnsi="Calibri" w:cs="Calibri"/>
          <w:color w:val="4472C4" w:themeColor="accent5"/>
        </w:rPr>
        <w:fldChar w:fldCharType="end"/>
      </w:r>
      <w:r w:rsidRPr="00F700A2">
        <w:rPr>
          <w:color w:val="4472C4" w:themeColor="accent5"/>
        </w:rPr>
        <w:t>.</w:t>
      </w:r>
    </w:p>
    <w:p w14:paraId="3EEB06DB" w14:textId="10131B96" w:rsidR="00DF5C59" w:rsidRDefault="00DF5C59" w:rsidP="00DF5C59">
      <w:pPr>
        <w:rPr>
          <w:color w:val="FF0000"/>
        </w:rPr>
      </w:pPr>
      <w:r>
        <w:lastRenderedPageBreak/>
        <w:t>*</w:t>
      </w:r>
      <w:r w:rsidRPr="00DF5C59">
        <w:rPr>
          <w:color w:val="FF0000"/>
        </w:rPr>
        <w:t xml:space="preserve">Studies in other domains suggest perceptions of risk diverge based on values </w:t>
      </w:r>
      <w:r w:rsidRPr="00DF5C59">
        <w:rPr>
          <w:color w:val="FF0000"/>
        </w:rPr>
        <w:fldChar w:fldCharType="begin" w:fldLock="1"/>
      </w:r>
      <w:r w:rsidRPr="00DF5C59">
        <w:rPr>
          <w:color w:val="FF0000"/>
        </w:rPr>
        <w:instrText>ADDIN CSL_CITATION {"citationItems":[{"id":"ITEM-1","itemData":{"DOI":"10.1016/j.njas.2019.02.003","ISSN":"22121307","abstract":"As research and innovation around Smart Farming further advances, there is a need to consider the impact of these technologies including the socio-economic, behavioural and cultural issues that may arise from their adoption. The current study explores the perceived risks and benefits arising from the development of Smart Farming in Ireland and in particular focuses on the different interpretations ascribed to risk issues by different actors. Semi-structured interviews were carried out with 21 actors who through their professional positions have some level of responsibility for the growth of Smart Farming in Ireland. Although the participants in the current study were largely in agreement about the benefits presented by Smart Farming for Irish agriculture and society, they held different interpretations and opinions when discussing identified risks. The main concerns related to consumer rejection of technologies, inequitable distribution of risks and benefits within the farming community, adverse socio-economic impacts of increased farmer-technology interactions, and ethical threats presented by the collection and sharing of farmers’ data. The current study reinforces how ambiguity can surround the discussion of risks as individuals form perceptions based on divergent value judgements. The findings reinforce the call for discourse-based management of risks and the embedding of frameworks such as Responsible Research and Innovation within Smart Farming.","author":[{"dropping-particle":"","family":"Regan","given":"Áine","non-dropping-particle":"","parse-names":false,"suffix":""}],"container-title":"NJAS - Wageningen Journal of Life Sciences","id":"ITEM-1","issued":{"date-parts":[["2019"]]},"publisher":"Elsevier","title":"‘Smart farming’ in Ireland: A risk perception study with key governance actors","type":"article-journal"},"uris":["http://www.mendeley.com/documents/?uuid=419f01de-bd5f-4487-9ad9-4b11187339ab"]}],"mendeley":{"formattedCitation":"(Regan, 2019)","plainTextFormattedCitation":"(Regan, 2019)","previouslyFormattedCitation":"(Regan, 2019)"},"properties":{"noteIndex":0},"schema":"https://github.com/citation-style-language/schema/raw/master/csl-citation.json"}</w:instrText>
      </w:r>
      <w:r w:rsidRPr="00DF5C59">
        <w:rPr>
          <w:color w:val="FF0000"/>
        </w:rPr>
        <w:fldChar w:fldCharType="separate"/>
      </w:r>
      <w:r w:rsidRPr="00DF5C59">
        <w:rPr>
          <w:noProof/>
          <w:color w:val="FF0000"/>
        </w:rPr>
        <w:t>(Regan, 2019)</w:t>
      </w:r>
      <w:r w:rsidRPr="00DF5C59">
        <w:rPr>
          <w:color w:val="FF0000"/>
        </w:rPr>
        <w:fldChar w:fldCharType="end"/>
      </w:r>
      <w:r w:rsidRPr="00DF5C59">
        <w:rPr>
          <w:color w:val="FF0000"/>
        </w:rPr>
        <w:t xml:space="preserve">, and call for discourse-based management of risk. </w:t>
      </w:r>
    </w:p>
    <w:p w14:paraId="48160489" w14:textId="40B6DF87" w:rsidR="00DF5C59" w:rsidRPr="00DF5C59" w:rsidRDefault="00DF5C59" w:rsidP="00DF5C59">
      <w:pPr>
        <w:rPr>
          <w:color w:val="FF0000"/>
        </w:rPr>
      </w:pPr>
      <w:r>
        <w:rPr>
          <w:color w:val="FF0000"/>
        </w:rPr>
        <w:t>*Also, bring in stuff on complex understanding of risk, and decisions under uncertainty.</w:t>
      </w:r>
    </w:p>
    <w:p w14:paraId="2AE2199E" w14:textId="5972E024" w:rsidR="00D55A92" w:rsidRDefault="00DF5C59" w:rsidP="00DF5C59">
      <w:r>
        <w:t xml:space="preserve"> </w:t>
      </w:r>
      <w:r w:rsidR="00CB1C67">
        <w:t>Standards for HIT and HIS</w:t>
      </w:r>
    </w:p>
    <w:p w14:paraId="2FDF57EB" w14:textId="77777777" w:rsidR="00CB1C67" w:rsidRDefault="00CB1C67" w:rsidP="00E97300"/>
    <w:p w14:paraId="1ABCE160" w14:textId="3D052651" w:rsidR="00810D0C" w:rsidRDefault="00810D0C" w:rsidP="00810D0C">
      <w:pPr>
        <w:pStyle w:val="Heading2"/>
      </w:pPr>
      <w:r>
        <w:t>Dynamic and causal modelling</w:t>
      </w:r>
    </w:p>
    <w:p w14:paraId="6F7FE79D" w14:textId="222A1D29" w:rsidR="00502C2A" w:rsidRDefault="00004E11" w:rsidP="00004E11">
      <w:pPr>
        <w:rPr>
          <w:color w:val="FF0000"/>
        </w:rPr>
      </w:pPr>
      <w:r w:rsidRPr="00004E11">
        <w:rPr>
          <w:color w:val="FF0000"/>
        </w:rPr>
        <w:t>*</w:t>
      </w:r>
      <w:r w:rsidR="00AD734F">
        <w:rPr>
          <w:color w:val="FF0000"/>
        </w:rPr>
        <w:t xml:space="preserve">Suggestion: </w:t>
      </w:r>
      <w:r w:rsidRPr="00004E11">
        <w:rPr>
          <w:color w:val="FF0000"/>
        </w:rPr>
        <w:t>David Jenkins (UoM) to lead on this section*</w:t>
      </w:r>
    </w:p>
    <w:p w14:paraId="4D6CEE62" w14:textId="443954D2" w:rsidR="00810D0C" w:rsidRPr="00F700A2" w:rsidRDefault="00502C2A" w:rsidP="00502C2A">
      <w:pPr>
        <w:rPr>
          <w:color w:val="4472C4" w:themeColor="accent5"/>
        </w:rPr>
      </w:pPr>
      <w:r>
        <w:rPr>
          <w:color w:val="FF0000"/>
        </w:rPr>
        <w:t>*Possible citations:</w:t>
      </w:r>
      <w:r w:rsidR="008A0035" w:rsidRPr="00502C2A">
        <w:rPr>
          <w:color w:val="FF0000"/>
        </w:rPr>
        <w:t xml:space="preserve"> </w:t>
      </w:r>
      <w:r w:rsidR="008A0035" w:rsidRPr="00502C2A">
        <w:rPr>
          <w:color w:val="FF0000"/>
        </w:rPr>
        <w:fldChar w:fldCharType="begin" w:fldLock="1"/>
      </w:r>
      <w:r w:rsidR="001F4ED1" w:rsidRPr="00502C2A">
        <w:rPr>
          <w:color w:val="FF0000"/>
        </w:rPr>
        <w:instrText>ADDIN CSL_CITATION {"citationItems":[{"id":"ITEM-1","itemData":{"DOI":"10.1177/0962280215626466","ISSN":"14770334","abstract":"A clinical prediction model is a tool for predicting healthcare outcomes, usually within a specific population and context. A common approach is to develop a new clinical prediction model for each population and context; however, this wastes potentially useful historical information. A better approach is to update or incorporate the existing clinical prediction models already developed for use in similar contexts or populations. In addition, clinical prediction models commonly become miscalibrated over time, and need replacing or updating. In this article, we review a range of approaches for reusing and updating clinical prediction models; these fall in into three main categories: simple coefficient updating, combining multiple previous clinical prediction models in a meta-model and dynamic updating of models. We evaluated the performance (discrimination and calibration) of the different strategies using data on mortality following cardiac surgery in the United Kingdom: We found that no single strategy performed sufficiently well to be used to the exclusion of the others. In conclusion, useful tools exist for updating existing clinical prediction models to a new population or context, and these should be implemented rather than developing a new clinical prediction model from scratch, using a breadth of complementary statistical methods.","author":[{"dropping-particle":"","family":"Su","given":"Ting Li","non-dropping-particle":"","parse-names":false,"suffix":""},{"dropping-particle":"","family":"Jaki","given":"Thomas","non-dropping-particle":"","parse-names":false,"suffix":""},{"dropping-particle":"","family":"Hickey","given":"Graeme L.","non-dropping-particle":"","parse-names":false,"suffix":""},{"dropping-particle":"","family":"Buchan","given":"Iain","non-dropping-particle":"","parse-names":false,"suffix":""},{"dropping-particle":"","family":"Sperrin","given":"Matthew","non-dropping-particle":"","parse-names":false,"suffix":""}],"container-title":"Statistical Methods in Medical Research","id":"ITEM-1","issue":"1","issued":{"date-parts":[["2018"]]},"page":"185-197","title":"A review of statistical updating methods for clinical prediction models","type":"article-journal","volume":"27"},"uris":["http://www.mendeley.com/documents/?uuid=db90f3dc-1d9f-4198-897b-19a67160790e"]},{"id":"ITEM-2","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2","issue":"6","issued":{"date-parts":[["2013"]]},"page":"649-658","title":"Dynamic prediction modeling approaches for cardiac surgery","type":"article-journal","volume":"6"},"uris":["http://www.mendeley.com/documents/?uuid=7f1fdbc7-b623-4c0d-b3b3-a8272776b389"]},{"id":"ITEM-3","itemData":{"DOI":"10.1002/sim.6860.A","ISBN":"0277-6715","abstract":"Dynamic prediction uses longitudinal biomarkers for real-time prediction of an individual patient's prognosis. This is critical for patients with an incurable disease such as cancer. Biomarker trajectories are usually not linear, nor even monotone, and vary greatly across individuals. Therefore, it is difficult to fit them with parametric models. With this consideration, we propose an approach for dynamic prediction that does not need to model the biomarker trajectories. Instead, as a trade-off, we assume that the biomarker effects on the risk of disease recurrence are smooth functions over time. This approach turns out to be computationally easier. Simulation studies show that the proposed approach achieves stable estimation of biomarker effects over time, has good predictive performance, and is robust against model misspecification. It is a good compromise between two major approaches, namely, (i) joint modeling of longitudinal and survival data and (ii) landmark analysis. The proposed method is applied to patients with chronic myeloid leukemia. At any time following their treatment with tyrosine kinase inhibitors, longitudinally measured BCR-ABL gene expression levels are used to predict the risk of disease progression. Copyright © 2016 John Wiley &amp; Sons, Ltd.","author":[{"dropping-particle":"","family":"Huang","given":"Xuelin","non-dropping-particle":"","parse-names":false,"suffix":""},{"dropping-particle":"","family":"Yan","given":"Fangrong","non-dropping-particle":"","parse-names":false,"suffix":""},{"dropping-particle":"","family":"Ning","given":"Jing","non-dropping-particle":"","parse-names":false,"suffix":""},{"dropping-particle":"","family":"Feng","given":"Ziding","non-dropping-particle":"","parse-names":false,"suffix":""},{"dropping-particle":"","family":"Choi","given":"Sangbum","non-dropping-particle":"","parse-names":false,"suffix":""},{"dropping-particle":"","family":"Cortes","given":"Jorge","non-dropping-particle":"","parse-names":false,"suffix":""}],"container-title":"Statistics in Medicine","id":"ITEM-3","issue":"13","issued":{"date-parts":[["2016"]]},"page":"2167-2182","title":"A two-stage approach for dynamic prediction of time-to-event distributions","type":"article-journal","volume":"35"},"uris":["http://www.mendeley.com/documents/?uuid=73cc8330-affc-4ba1-a55d-1c39c2d46f75"]},{"id":"ITEM-4","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4","issue":"12","issued":{"date-parts":[["2019"]]},"page":"1675-1676","title":"Explicit causal reasoning is needed to prevent prognostic models being victims of their own success","type":"article-journal","volume":"26"},"uris":["http://www.mendeley.com/documents/?uuid=89ca11e4-e838-4fa8-bfc4-b1493b7f3253"]},{"id":"ITEM-5","itemData":{"DOI":"10.1002/sim.7913","ISSN":"10970258","abstract":"Clinical prediction models (CPMs) can inform decision making about treatment initiation, which requires predicted risks assuming no treatment is given. However, this is challenging since CPMs are usually derived using data sets where patients received treatment, often initiated postbaseline as “treatment drop-ins.” This study proposes the use of marginal structural models (MSMs) to adjust for treatment drop-in. We illustrate the use of MSMs in the CPM framework through simulation studies that represent randomized controlled trials and real-world observational data and the example of statin initiation for cardiovascular disease prevention. The simulations include a binary treatment and a covariate, each recorded at two timepoints and having a prognostic effect on a binary outcome. The bias in predicted risk was examined in a model ignoring treatment, a model fitted on treatment-naïve patients (at baseline), a model including baseline treatment, and the MSM. In all simulation scenarios, all models except the MSM underestimated the risk of outcome given absence of treatment. These results were supported in the statin initiation example, which showed that ignoring statin initiation postbaseline resulted in models that significantly underestimated the risk of a cardiovascular disease event occurring within 10 years. Consequently, CPMs that do not acknowledge treatment drop-in can lead to underallocation of treatment. In conclusion, when developing CPMs to predict treatment-naïve risk, researchers should consider using MSMs to adjust for treatment drop-in, and also seek to exploit the ability of MSMs to allow estimation of individual treatment effects.","author":[{"dropping-particle":"","family":"Sperrin","given":"Matthew","non-dropping-particle":"","parse-names":false,"suffix":""},{"dropping-particle":"","family":"Martin","given":"Glen P.","non-dropping-particle":"","parse-names":false,"suffix":""},{"dropping-particle":"","family":"Pate","given":"Alexander","non-dropping-particle":"","parse-names":false,"suffix":""},{"dropping-particle":"","family":"Staa","given":"Tjeerd","non-dropping-particle":"Van","parse-names":false,"suffix":""},{"dropping-particle":"","family":"Peek","given":"Niels","non-dropping-particle":"","parse-names":false,"suffix":""},{"dropping-particle":"","family":"Buchan","given":"Iain","non-dropping-particle":"","parse-names":false,"suffix":""}],"container-title":"Statistics in Medicine","id":"ITEM-5","issue":"28","issued":{"date-parts":[["2018"]]},"page":"4142-4154","title":"Using marginal structural models to adjust for treatment drop-in when developing clinical prediction models","type":"article-journal","volume":"37"},"uris":["http://www.mendeley.com/documents/?uuid=52450dd0-0f99-41ee-adf8-7dc242cab719"]}],"mendeley":{"formattedCitation":"(Hickey, Grant, Caiado, et al., 2013; Huang et al., 2016; Sperrin et al., 2019, 2018; Su et al., 2018)","plainTextFormattedCitation":"(Hickey, Grant, Caiado, et al., 2013; Huang et al., 2016; Sperrin et al., 2019, 2018; Su et al., 2018)","previouslyFormattedCitation":"(Hickey, Grant, Caiado, et al., 2013; Huang et al., 2016; Sperrin et al., 2019, 2018; Su et al., 2018)"},"properties":{"noteIndex":0},"schema":"https://github.com/citation-style-language/schema/raw/master/csl-citation.json"}</w:instrText>
      </w:r>
      <w:r w:rsidR="008A0035" w:rsidRPr="00502C2A">
        <w:rPr>
          <w:color w:val="FF0000"/>
        </w:rPr>
        <w:fldChar w:fldCharType="separate"/>
      </w:r>
      <w:r w:rsidR="00440844" w:rsidRPr="00502C2A">
        <w:rPr>
          <w:noProof/>
          <w:color w:val="FF0000"/>
        </w:rPr>
        <w:t>(Hickey, Grant, Caiado, et al., 2013; Huang et al., 2016; Sperrin et al., 2019, 2018; Su et al., 2018)</w:t>
      </w:r>
      <w:r w:rsidR="008A0035" w:rsidRPr="00502C2A">
        <w:rPr>
          <w:color w:val="FF0000"/>
        </w:rPr>
        <w:fldChar w:fldCharType="end"/>
      </w:r>
      <w:r w:rsidR="00810D0C" w:rsidRPr="00502C2A">
        <w:rPr>
          <w:color w:val="FF0000"/>
        </w:rPr>
        <w:t>.</w:t>
      </w:r>
    </w:p>
    <w:p w14:paraId="6013784C" w14:textId="77777777" w:rsidR="00004E11" w:rsidRPr="00810D0C" w:rsidRDefault="00004E11" w:rsidP="00004E11"/>
    <w:p w14:paraId="3E8E62A2" w14:textId="1AD0E97B" w:rsidR="00745D0A" w:rsidRDefault="00745D0A" w:rsidP="00745D0A">
      <w:pPr>
        <w:pStyle w:val="Heading2"/>
      </w:pPr>
      <w:r>
        <w:t>M</w:t>
      </w:r>
      <w:r w:rsidR="003C1579">
        <w:t xml:space="preserve">achine </w:t>
      </w:r>
      <w:r>
        <w:t>L</w:t>
      </w:r>
      <w:r w:rsidR="003C1579">
        <w:t>earning</w:t>
      </w:r>
      <w:r>
        <w:t xml:space="preserve"> for data quality</w:t>
      </w:r>
    </w:p>
    <w:p w14:paraId="05541B14" w14:textId="65091890" w:rsidR="007728F1" w:rsidRDefault="006A43D7" w:rsidP="00B05D6C">
      <w:r>
        <w:t xml:space="preserve">Despite the potential threats to patient safety, progress in artificial intelligence (particularly anomaly detection) might help to mitigate problems arising from data errors (an example of the HIS’s self-regulation </w:t>
      </w:r>
      <w:r>
        <w:fldChar w:fldCharType="begin" w:fldLock="1"/>
      </w:r>
      <w:r>
        <w:instrText>ADDIN CSL_CITATION {"citationItems":[{"id":"ITEM-1","itemData":{"author":[{"dropping-particle":"","family":"Comfort","given":"Louise K","non-dropping-particle":"","parse-names":false,"suffix":""}],"container-title":"Journal of Public Administration Research and Theory","id":"ITEM-1","issue":"3","issued":{"date-parts":[["1994"]]},"page":"393-410","title":"Self-Organization in Complex Systems","type":"article-journal","volume":"4"},"uris":["http://www.mendeley.com/documents/?uuid=8c2875b3-68e1-4529-ab11-8a7cbe7a1d62"]}],"mendeley":{"formattedCitation":"(Comfort, 1994)","plainTextFormattedCitation":"(Comfort, 1994)","previouslyFormattedCitation":"(Comfort, 1994)"},"properties":{"noteIndex":0},"schema":"https://github.com/citation-style-language/schema/raw/master/csl-citation.json"}</w:instrText>
      </w:r>
      <w:r>
        <w:fldChar w:fldCharType="separate"/>
      </w:r>
      <w:r w:rsidRPr="00C2018E">
        <w:rPr>
          <w:noProof/>
        </w:rPr>
        <w:t>(Comfort, 1994)</w:t>
      </w:r>
      <w:r>
        <w:fldChar w:fldCharType="end"/>
      </w:r>
      <w:r>
        <w:t xml:space="preserve"> ). </w:t>
      </w:r>
      <w:r w:rsidR="007728F1" w:rsidRPr="007728F1">
        <w:t xml:space="preserve">To minimise </w:t>
      </w:r>
      <w:r w:rsidR="00B613F9">
        <w:t>in</w:t>
      </w:r>
      <w:r w:rsidR="002B72B9">
        <w:t>appropriate decisions</w:t>
      </w:r>
      <w:r w:rsidR="007728F1" w:rsidRPr="007728F1">
        <w:t xml:space="preserve"> due to poor data quality, </w:t>
      </w:r>
      <w:r w:rsidR="007728F1" w:rsidRPr="007728F1">
        <w:fldChar w:fldCharType="begin" w:fldLock="1"/>
      </w:r>
      <w:r w:rsidR="007728F1" w:rsidRPr="007728F1">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Sako et al., 2020)","manualFormatting":"Sako et al. (2020)","plainTextFormattedCitation":"(Sako et al., 2020)","previouslyFormattedCitation":"(Sako et al., 2020)"},"properties":{"noteIndex":0},"schema":"https://github.com/citation-style-language/schema/raw/master/csl-citation.json"}</w:instrText>
      </w:r>
      <w:r w:rsidR="007728F1" w:rsidRPr="007728F1">
        <w:fldChar w:fldCharType="separate"/>
      </w:r>
      <w:r w:rsidR="007728F1" w:rsidRPr="007728F1">
        <w:rPr>
          <w:noProof/>
        </w:rPr>
        <w:t>Sako et al. (2020)</w:t>
      </w:r>
      <w:r w:rsidR="007728F1" w:rsidRPr="007728F1">
        <w:fldChar w:fldCharType="end"/>
      </w:r>
      <w:r w:rsidR="00BC70AB">
        <w:t xml:space="preserve"> provides a conceptual framework for automated assessment of data quality and information integrity</w:t>
      </w:r>
      <w:r w:rsidR="00EF53C4">
        <w:t>. Such models a</w:t>
      </w:r>
      <w:r>
        <w:t xml:space="preserve">re guides to operationalise </w:t>
      </w:r>
      <w:r w:rsidR="00EF53C4">
        <w:t xml:space="preserve">data quality assessment protocols </w:t>
      </w:r>
      <w:r w:rsidR="00EF53C4">
        <w:fldChar w:fldCharType="begin" w:fldLock="1"/>
      </w:r>
      <w:r w:rsidR="00E37BDE">
        <w:instrText>ADDIN CSL_CITATION {"citationItems":[{"id":"ITEM-1","itemData":{"author":[{"dropping-particle":"","family":"Weiskopf","given":"Nicole Gray","non-dropping-particle":"","parse-names":false,"suffix":""},{"dropping-particle":"","family":"Bakken","given":"Suzanne","non-dropping-particle":"","parse-names":false,"suffix":""},{"dropping-particle":"","family":"Hripcsak","given":"George","non-dropping-particle":"","parse-names":false,"suffix":""},{"dropping-particle":"","family":"Weng","given":"Chunhua","non-dropping-particle":"","parse-names":false,"suffix":""}],"container-title":"Journal of Electronic Health Data and Methods","id":"ITEM-1","issue":"1","issued":{"date-parts":[["2017"]]},"page":"1-19","title":"A data quality assessment guideline for electronic health record data reuse","type":"article-journal","volume":"5"},"uris":["http://www.mendeley.com/documents/?uuid=060552f4-72ee-4123-ad96-31fde2393164"]},{"id":"ITEM-2","itemData":{"DOI":"10.1016/j.jbi.2013.06.010","ISBN":"1532-0464","ISSN":"15320464","PMID":"23820016","abstract":"We demonstrate the importance of explicit definitions of electronic health record (EHR) data completeness and how different conceptualizations of completeness may impact findings from EHR-derived datasets. This study has important repercussions for researchers and clinicians engaged in the secondary use of EHR data. We describe four prototypical definitions of EHR completeness: documentation, breadth, density, and predictive completeness. Each definition dictates a different approach to the measurement of completeness. These measures were applied to representative data from NewYork-Presbyterian Hospital's clinical data warehouse. We found that according to any definition, the number of complete records in our clinical database is far lower than the nominal total. The proportion that meets criteria for completeness is heavily dependent on the definition of completeness used, and the different definitions generate different subsets of records. We conclude that the concept of completeness in EHR is contextual. We urge data consumers to be explicit in how they define a complete record and transparent about the limitations of their data. © 2013 The Authors.","author":[{"dropping-particle":"","family":"Weiskopf","given":"Nicole Gray","non-dropping-particle":"","parse-names":false,"suffix":""},{"dropping-particle":"","family":"Hripcsak","given":"George","non-dropping-particle":"","parse-names":false,"suffix":""},{"dropping-particle":"","family":"Swaminathan","given":"Sushmita","non-dropping-particle":"","parse-names":false,"suffix":""},{"dropping-particle":"","family":"Weng","given":"Chunhua","non-dropping-particle":"","parse-names":false,"suffix":""}],"container-title":"Journal of Biomedical Informatics","id":"ITEM-2","issue":"5","issued":{"date-parts":[["2013"]]},"page":"830-836","publisher":"Elsevier Inc.","title":"Defining and measuring completeness of electronic health records for secondary use","type":"article-journal","volume":"46"},"uris":["http://www.mendeley.com/documents/?uuid=4378f9a4-6537-4fcb-8548-174cd0ef67a4"]}],"mendeley":{"formattedCitation":"(Weiskopf et al., 2017, 2013)","plainTextFormattedCitation":"(Weiskopf et al., 2017, 2013)","previouslyFormattedCitation":"(Weiskopf et al., 2017, 2013)"},"properties":{"noteIndex":0},"schema":"https://github.com/citation-style-language/schema/raw/master/csl-citation.json"}</w:instrText>
      </w:r>
      <w:r w:rsidR="00EF53C4">
        <w:fldChar w:fldCharType="separate"/>
      </w:r>
      <w:r w:rsidR="00C2018E" w:rsidRPr="00C2018E">
        <w:rPr>
          <w:noProof/>
        </w:rPr>
        <w:t>(Weiskopf et al., 2017, 2013)</w:t>
      </w:r>
      <w:r w:rsidR="00EF53C4">
        <w:fldChar w:fldCharType="end"/>
      </w:r>
      <w:r w:rsidR="00EF53C4">
        <w:t xml:space="preserve">, themselves informed by taxonomies of data quality dimensions </w:t>
      </w:r>
      <w:r w:rsidR="00EF53C4">
        <w:fldChar w:fldCharType="begin" w:fldLock="1"/>
      </w:r>
      <w:r w:rsidR="00E37BDE">
        <w:instrText>ADDIN CSL_CITATION {"citationItems":[{"id":"ITEM-1","itemData":{"DOI":"10.1136/amiajnl-2011-000681","ISBN":"1067-5027","ISSN":"10675027","PMID":"22733976","abstract":"OBJECTIVE To review the methods and dimensions of data quality assessment in the context of electronic health record (EHR) data reuse for research. MATERIALS AND METHODS A review of the clinical research literature discussing data quality assessment methodology for EHR data was performed. Using an iterative process, the aspects of data quality being measured were abstracted and categorized, as well as the methods of assessment used. RESULTS Five dimensions of data quality were identified, which are completeness, correctness, concordance, plausibility, and currency, and seven broad categories of data quality assessment methods: comparison with gold standards, data element agreement, data source agreement, distribution comparison, validity checks, log review, and element presence. DISCUSSION Examination of the methods by which clinical researchers have investigated the quality and suitability of EHR data for research shows that there are fundamental features of data quality, which may be difficult to measure, as well as proxy dimensions. Researchers interested in the reuse of EHR data for clinical research are recommended to consider the adoption of a consistent taxonomy of EHR data quality, to remain aware of the task-dependence of data quality, to integrate work on data quality assessment from other fields, and to adopt systematic, empirically driven, statistically based methods of data quality assessment. CONCLUSION There is currently little consistency or potential generalizability in the methods used to assess EHR data quality. If the reuse of EHR data for clinical research is to become accepted, researchers should adopt validated, systematic methods of EHR data quality assessment.","author":[{"dropping-particle":"","family":"Weiskopf","given":"Nicole Gray","non-dropping-particle":"","parse-names":false,"suffix":""},{"dropping-particle":"","family":"Weng","given":"Chunhua","non-dropping-particle":"","parse-names":false,"suffix":""}],"container-title":"Journal of the American Medical Informatics Association","id":"ITEM-1","issue":"1","issued":{"date-parts":[["2013"]]},"page":"144-151","title":"Methods and dimensions of electronic health record data quality assessment: Enabling reuse for clinical research","type":"article-journal","volume":"20"},"uris":["http://www.mendeley.com/documents/?uuid=48fefc44-97f9-404f-8fc0-3c16a6783c2d"]},{"id":"ITEM-2","itemData":{"DOI":"10.1177/0193945916689084","ISBN":"0193945916","ISSN":"15528456","PMID":"28322657","abstract":"The proliferation of the electronic health record (EHR) has led to increasing interest and opportunities for nurse scientists to use EHR data in a variety of research designs. However, methodological problems pertaining to data quality may arise when EHR data are used for nonclinical purposes. Therefore, this article describes common domains of data quality and approaches for quality appraisal in EHR research. Common data quality domains include data accuracy, completeness, consistency, credibility, and timeliness. Approaches for quality appraisal include data validation with data rules, evaluation and verification of data abstraction methods with statistical measures, data comparisons with manual chart review, management of missing data using statistical methods, and data triangulation between multiple EHR databases. Quality data enhance the validity and reliability of research findings, form the basis for conclusions derived from the data, and are, thus, an integral component in EHR-based study design and implementation.","author":[{"dropping-particle":"","family":"Feder","given":"Shelli L.","non-dropping-particle":"","parse-names":false,"suffix":""}],"container-title":"Western Journal of Nursing Research","id":"ITEM-2","issue":"5","issued":{"date-parts":[["2018"]]},"page":"753-766","title":"Data Quality in Electronic Health Records Research: Quality Domains and Assessment Methods","type":"article-journal","volume":"40"},"uris":["http://www.mendeley.com/documents/?uuid=d73c1f17-4cd1-45ca-a2a9-cab5d25fa7f9"]}],"mendeley":{"formattedCitation":"(Feder, 2018; Weiskopf &amp; Weng, 2013)","manualFormatting":"(e.g. Feder, 2018; Weiskopf &amp; Weng, 2013)","plainTextFormattedCitation":"(Feder, 2018; Weiskopf &amp; Weng, 2013)","previouslyFormattedCitation":"(Feder, 2018; Weiskopf &amp; Weng, 2013)"},"properties":{"noteIndex":0},"schema":"https://github.com/citation-style-language/schema/raw/master/csl-citation.json"}</w:instrText>
      </w:r>
      <w:r w:rsidR="00EF53C4">
        <w:fldChar w:fldCharType="separate"/>
      </w:r>
      <w:r w:rsidR="00C2018E" w:rsidRPr="00C2018E">
        <w:rPr>
          <w:noProof/>
        </w:rPr>
        <w:t>(</w:t>
      </w:r>
      <w:r w:rsidR="00C2018E">
        <w:rPr>
          <w:noProof/>
        </w:rPr>
        <w:t xml:space="preserve">e.g. </w:t>
      </w:r>
      <w:r w:rsidR="00C2018E" w:rsidRPr="00C2018E">
        <w:rPr>
          <w:noProof/>
        </w:rPr>
        <w:t>Feder, 2018; Weiskopf &amp; Weng, 2013)</w:t>
      </w:r>
      <w:r w:rsidR="00EF53C4">
        <w:fldChar w:fldCharType="end"/>
      </w:r>
      <w:r w:rsidR="00EF53C4">
        <w:t>.</w:t>
      </w:r>
      <w:r w:rsidR="002B72B9">
        <w:t xml:space="preserve"> </w:t>
      </w:r>
    </w:p>
    <w:p w14:paraId="31864611" w14:textId="77777777" w:rsidR="00004E11" w:rsidRDefault="00004E11" w:rsidP="00B05D6C"/>
    <w:p w14:paraId="175414E6" w14:textId="25893E99" w:rsidR="00004E11" w:rsidRDefault="00004E11" w:rsidP="00004E11">
      <w:pPr>
        <w:pStyle w:val="Heading2"/>
      </w:pPr>
      <w:r>
        <w:t>Human Factors</w:t>
      </w:r>
    </w:p>
    <w:p w14:paraId="7E539A46" w14:textId="0F3DA78A" w:rsidR="00F700A2" w:rsidRPr="00502C2A" w:rsidRDefault="00004E11" w:rsidP="00004E11">
      <w:pPr>
        <w:rPr>
          <w:color w:val="FF0000"/>
        </w:rPr>
      </w:pPr>
      <w:r w:rsidRPr="00004E11">
        <w:rPr>
          <w:color w:val="FF0000"/>
        </w:rPr>
        <w:t>*</w:t>
      </w:r>
      <w:r w:rsidR="00AD734F">
        <w:rPr>
          <w:color w:val="FF0000"/>
        </w:rPr>
        <w:t xml:space="preserve">Suggestion: </w:t>
      </w:r>
      <w:r w:rsidRPr="00004E11">
        <w:rPr>
          <w:color w:val="FF0000"/>
        </w:rPr>
        <w:t>Jon Benn (UoL) to lead on this section*</w:t>
      </w:r>
    </w:p>
    <w:p w14:paraId="7BE2FF61" w14:textId="675AA904" w:rsidR="006D4CAF" w:rsidRDefault="006D4CAF" w:rsidP="006D4CAF"/>
    <w:p w14:paraId="1C12E183" w14:textId="77777777" w:rsidR="00EC546B" w:rsidRDefault="00EC546B" w:rsidP="006D4CAF"/>
    <w:p w14:paraId="4E6C1F67" w14:textId="77777777" w:rsidR="006D4CAF" w:rsidRDefault="006D4CAF" w:rsidP="00F700A2">
      <w:pPr>
        <w:pStyle w:val="Heading1"/>
      </w:pPr>
      <w:r>
        <w:t>Conclusion</w:t>
      </w:r>
    </w:p>
    <w:p w14:paraId="7E8D486A" w14:textId="7ACA8903" w:rsidR="006D4CAF" w:rsidRDefault="00502C2A" w:rsidP="006D4CAF">
      <w:pPr>
        <w:rPr>
          <w:color w:val="4472C4" w:themeColor="accent5"/>
        </w:rPr>
      </w:pPr>
      <w:r>
        <w:rPr>
          <w:color w:val="4472C4" w:themeColor="accent5"/>
        </w:rPr>
        <w:t xml:space="preserve">[Words &lt; 150] </w:t>
      </w:r>
      <w:r w:rsidR="009B3EEC" w:rsidRPr="00F700A2">
        <w:rPr>
          <w:color w:val="4472C4" w:themeColor="accent5"/>
        </w:rPr>
        <w:t xml:space="preserve">The purposes of this section are to 1) summarise the intention of this first collaboration in the series, 2) succinctly summarise the </w:t>
      </w:r>
      <w:r w:rsidR="000C0B41">
        <w:rPr>
          <w:color w:val="4472C4" w:themeColor="accent5"/>
        </w:rPr>
        <w:t>characteristics</w:t>
      </w:r>
      <w:r w:rsidR="009B3EEC" w:rsidRPr="00F700A2">
        <w:rPr>
          <w:color w:val="4472C4" w:themeColor="accent5"/>
        </w:rPr>
        <w:t xml:space="preserve"> of new and emerging </w:t>
      </w:r>
      <w:r w:rsidR="00AA6BB1" w:rsidRPr="00F700A2">
        <w:rPr>
          <w:color w:val="4472C4" w:themeColor="accent5"/>
        </w:rPr>
        <w:t>health information tech</w:t>
      </w:r>
      <w:r w:rsidR="009B3EEC" w:rsidRPr="00F700A2">
        <w:rPr>
          <w:color w:val="4472C4" w:themeColor="accent5"/>
        </w:rPr>
        <w:t xml:space="preserve">nologies, 3) succinctly summarise the </w:t>
      </w:r>
      <w:r w:rsidR="000C0B41">
        <w:rPr>
          <w:color w:val="4472C4" w:themeColor="accent5"/>
        </w:rPr>
        <w:t>classes</w:t>
      </w:r>
      <w:r w:rsidR="009B3EEC" w:rsidRPr="00F700A2">
        <w:rPr>
          <w:color w:val="4472C4" w:themeColor="accent5"/>
        </w:rPr>
        <w:t xml:space="preserve"> of </w:t>
      </w:r>
      <w:r w:rsidR="000C0B41">
        <w:rPr>
          <w:color w:val="4472C4" w:themeColor="accent5"/>
        </w:rPr>
        <w:t>patient-safety</w:t>
      </w:r>
      <w:r w:rsidR="009B3EEC" w:rsidRPr="00F700A2">
        <w:rPr>
          <w:color w:val="4472C4" w:themeColor="accent5"/>
        </w:rPr>
        <w:t xml:space="preserve"> </w:t>
      </w:r>
      <w:r w:rsidR="000C0B41">
        <w:rPr>
          <w:color w:val="4472C4" w:themeColor="accent5"/>
        </w:rPr>
        <w:t>challenges and their safety implications</w:t>
      </w:r>
      <w:r w:rsidR="009B3EEC" w:rsidRPr="00F700A2">
        <w:rPr>
          <w:color w:val="4472C4" w:themeColor="accent5"/>
        </w:rPr>
        <w:t xml:space="preserve">, 4) succinctly summarise </w:t>
      </w:r>
      <w:r w:rsidR="000C0B41">
        <w:rPr>
          <w:color w:val="4472C4" w:themeColor="accent5"/>
        </w:rPr>
        <w:t>our suggested approaches to address the patient-safety challenges</w:t>
      </w:r>
      <w:r w:rsidR="009B3EEC" w:rsidRPr="00F700A2">
        <w:rPr>
          <w:color w:val="4472C4" w:themeColor="accent5"/>
        </w:rPr>
        <w:t xml:space="preserve">, 5) suggest the next steps required to facilitate these </w:t>
      </w:r>
      <w:r w:rsidR="000C0B41">
        <w:rPr>
          <w:color w:val="4472C4" w:themeColor="accent5"/>
        </w:rPr>
        <w:t>approaches</w:t>
      </w:r>
      <w:r w:rsidR="009B3EEC" w:rsidRPr="00F700A2">
        <w:rPr>
          <w:color w:val="4472C4" w:themeColor="accent5"/>
        </w:rPr>
        <w:t>, 6) foreshadow the subsequent collaboration in the series “</w:t>
      </w:r>
      <w:r w:rsidR="009B3EEC" w:rsidRPr="00F700A2">
        <w:rPr>
          <w:i/>
          <w:color w:val="4472C4" w:themeColor="accent5"/>
        </w:rPr>
        <w:t>The implications of contemporary safety theory (Safety-I and Safety-II) for digital innovation</w:t>
      </w:r>
      <w:r w:rsidR="00250CF3" w:rsidRPr="00F700A2">
        <w:rPr>
          <w:i/>
          <w:color w:val="4472C4" w:themeColor="accent5"/>
        </w:rPr>
        <w:t xml:space="preserve"> in healthcare</w:t>
      </w:r>
      <w:r w:rsidR="009B3EEC" w:rsidRPr="00F700A2">
        <w:rPr>
          <w:color w:val="4472C4" w:themeColor="accent5"/>
        </w:rPr>
        <w:t>”.</w:t>
      </w:r>
    </w:p>
    <w:p w14:paraId="46F73A51" w14:textId="3D21E812" w:rsidR="00502C2A" w:rsidRDefault="00F76262" w:rsidP="006D4CAF">
      <w:pPr>
        <w:rPr>
          <w:color w:val="FF0000"/>
        </w:rPr>
      </w:pPr>
      <w:r w:rsidRPr="00F76262">
        <w:rPr>
          <w:color w:val="FF0000"/>
        </w:rPr>
        <w:t>*</w:t>
      </w:r>
      <w:r w:rsidR="00502C2A" w:rsidRPr="00F76262">
        <w:rPr>
          <w:color w:val="FF0000"/>
        </w:rPr>
        <w:t>Space permitting, we might make the publication relevant to the COVID-19 pandemic by discussing patient-safety concerns arising from sudden atypical growth in remote monitoring, remote testing, remote imaging, robotic care, and personal preventive medicine.</w:t>
      </w:r>
    </w:p>
    <w:p w14:paraId="58D0CA1D" w14:textId="446373A1" w:rsidR="000250BA" w:rsidRDefault="000250BA" w:rsidP="006D4CAF">
      <w:pPr>
        <w:rPr>
          <w:color w:val="FF0000"/>
        </w:rPr>
      </w:pPr>
      <w:r w:rsidRPr="000250BA">
        <w:rPr>
          <w:color w:val="FF0000"/>
        </w:rPr>
        <w:t>*Talk about “Our research highlights that such change is not merely about installing and using new technology. It involves introducing and sustaining major changes to a complex system with multiple interacting components</w:t>
      </w:r>
      <w:r>
        <w:rPr>
          <w:color w:val="FF0000"/>
        </w:rPr>
        <w:t xml:space="preserve">” </w:t>
      </w:r>
      <w:r>
        <w:rPr>
          <w:color w:val="FF0000"/>
        </w:rPr>
        <w:fldChar w:fldCharType="begin" w:fldLock="1"/>
      </w:r>
      <w:r w:rsidR="009D34D2">
        <w:rPr>
          <w:color w:val="FF0000"/>
        </w:rP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Wherton et al., 2020)","plainTextFormattedCitation":"(Wherton et al., 2020)","previouslyFormattedCitation":"(Wherton et al., 2020)"},"properties":{"noteIndex":0},"schema":"https://github.com/citation-style-language/schema/raw/master/csl-citation.json"}</w:instrText>
      </w:r>
      <w:r>
        <w:rPr>
          <w:color w:val="FF0000"/>
        </w:rPr>
        <w:fldChar w:fldCharType="separate"/>
      </w:r>
      <w:r w:rsidRPr="000250BA">
        <w:rPr>
          <w:noProof/>
          <w:color w:val="FF0000"/>
        </w:rPr>
        <w:t>(Wherton et al., 2020)</w:t>
      </w:r>
      <w:r>
        <w:rPr>
          <w:color w:val="FF0000"/>
        </w:rPr>
        <w:fldChar w:fldCharType="end"/>
      </w:r>
    </w:p>
    <w:p w14:paraId="248ECFC9" w14:textId="49E14023" w:rsidR="00E27DC6" w:rsidRDefault="00BF48F2" w:rsidP="000250BA">
      <w:r>
        <w:t xml:space="preserve">The intention of this article was to begin the process of developing the theoretical and practical foundations of safety informatics, contributing to a unifying theory that is lacking in safety science </w:t>
      </w:r>
      <w:r>
        <w:fldChar w:fldCharType="begin" w:fldLock="1"/>
      </w:r>
      <w:r>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Swuste et al., 2020)","plainTextFormattedCitation":"(Swuste et al., 2020)"},"properties":{"noteIndex":0},"schema":"https://github.com/citation-style-language/schema/raw/master/csl-citation.json"}</w:instrText>
      </w:r>
      <w:r>
        <w:fldChar w:fldCharType="separate"/>
      </w:r>
      <w:r w:rsidRPr="00BF48F2">
        <w:rPr>
          <w:noProof/>
        </w:rPr>
        <w:t>(Swuste et al., 2020)</w:t>
      </w:r>
      <w:r>
        <w:fldChar w:fldCharType="end"/>
      </w:r>
      <w:r>
        <w:t xml:space="preserve">. </w:t>
      </w:r>
      <w:r w:rsidR="009D0DA8">
        <w:t>At the time of writing, the SARS-CoV2 pandemic is occurring and accelerating the conception, design, development and use of digital health technology. Healthcare providers have quickly responded with</w:t>
      </w:r>
      <w:r w:rsidR="00203C24">
        <w:t xml:space="preserve"> rapid adaptations like video consultation, which has accelerated community learning </w:t>
      </w:r>
      <w:r w:rsidR="00203C24">
        <w:fldChar w:fldCharType="begin" w:fldLock="1"/>
      </w:r>
      <w: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Wherton et al., 2020)","plainTextFormattedCitation":"(Wherton et al., 2020)","previouslyFormattedCitation":"(Wherton et al., 2020)"},"properties":{"noteIndex":0},"schema":"https://github.com/citation-style-language/schema/raw/master/csl-citation.json"}</w:instrText>
      </w:r>
      <w:r w:rsidR="00203C24">
        <w:fldChar w:fldCharType="separate"/>
      </w:r>
      <w:r w:rsidR="00203C24" w:rsidRPr="00203C24">
        <w:rPr>
          <w:noProof/>
        </w:rPr>
        <w:t>(Wherton et al., 2020)</w:t>
      </w:r>
      <w:r w:rsidR="00203C24">
        <w:fldChar w:fldCharType="end"/>
      </w:r>
      <w:r w:rsidR="009D0DA8">
        <w:t xml:space="preserve">. We anticipate that the pandemic has encouraged investment and production of remote health solutions at a pace far in excess of regulatory frameworks that were in place prior. </w:t>
      </w:r>
      <w:r w:rsidR="00E27DC6">
        <w:t xml:space="preserve">In their 2020 Global Risk Report, the World Economic Forum note how health systems are often early adopters </w:t>
      </w:r>
      <w:r w:rsidR="00E27DC6">
        <w:lastRenderedPageBreak/>
        <w:t>of technologies despite safety concerns</w:t>
      </w:r>
      <w:r w:rsidR="00243BBE">
        <w:t xml:space="preserve"> </w:t>
      </w:r>
      <w:r w:rsidR="00243BBE">
        <w:fldChar w:fldCharType="begin" w:fldLock="1"/>
      </w:r>
      <w:r w:rsidR="00551408">
        <w:instrText>ADDIN CSL_CITATION {"citationItems":[{"id":"ITEM-1","itemData":{"ISBN":"978-1-944835-15-6","abstract":"The Global Risks Report 2017 is published at a time of encouraging headline global growth. Any breathing space this offers to leaders should not be squandered: the urgency of facing up to systemic challenges has intensified over the past year amid proliferating signs of uncertainty, instability and fragility. This year’s report covers more risks than ever, but focuses in particular on four key areas: environmental degradation, cybersecurity breaches, economic strains and geopolitical tensions. And in a new series called “Future Shocks” the report cautions against complacency and highlights the need to prepare for sudden and dramatic disruptions. The 2018 report also presents the results of our latest Global Risks Perception Survey, in which nearly 1,000 experts and decision-makers assess the likelihood and impact of 30 global risks over a 10-year horizon. Over this medium-term period, environmental and cyber risks predominate. However, the survey also highlights elevated levels of concern about risk trajectories in 2018, particularly in relation to geopolitical tensions.","author":[{"dropping-particle":"","family":"World Economic Forum","given":"","non-dropping-particle":"","parse-names":false,"suffix":""}],"id":"ITEM-1","issued":{"date-parts":[["2019"]]},"page":"1-114","title":"The Global Risks Report","type":"article-journal"},"uris":["http://www.mendeley.com/documents/?uuid=8d5f8237-1fb3-4763-b994-363871260545"]}],"mendeley":{"formattedCitation":"(World Economic Forum, 2019)","plainTextFormattedCitation":"(World Economic Forum, 2019)","previouslyFormattedCitation":"(World Economic Forum, 2019)"},"properties":{"noteIndex":0},"schema":"https://github.com/citation-style-language/schema/raw/master/csl-citation.json"}</w:instrText>
      </w:r>
      <w:r w:rsidR="00243BBE">
        <w:fldChar w:fldCharType="separate"/>
      </w:r>
      <w:r w:rsidR="00243BBE" w:rsidRPr="00243BBE">
        <w:rPr>
          <w:noProof/>
        </w:rPr>
        <w:t>(World Economic Forum, 2019)</w:t>
      </w:r>
      <w:r w:rsidR="00243BBE">
        <w:fldChar w:fldCharType="end"/>
      </w:r>
      <w:r w:rsidR="00E27DC6">
        <w:t>.</w:t>
      </w:r>
      <w:r w:rsidR="009D0DA8">
        <w:t xml:space="preserve"> x</w:t>
      </w:r>
      <w:r w:rsidR="009D0DA8" w:rsidRPr="009D0DA8">
        <w:rPr>
          <w:highlight w:val="yellow"/>
        </w:rPr>
        <w:t>Is the comment to be made about changes in regulations relating to COVID</w:t>
      </w:r>
      <w:r w:rsidR="009D0DA8">
        <w:t xml:space="preserve">x. </w:t>
      </w:r>
    </w:p>
    <w:p w14:paraId="091F891B" w14:textId="2C9BB511" w:rsidR="009D0DA8" w:rsidRDefault="009D0DA8" w:rsidP="00E27DC6">
      <w:r>
        <w:t xml:space="preserve">Perhaps the best defence </w:t>
      </w:r>
      <w:r w:rsidR="00300AFD">
        <w:t>against the</w:t>
      </w:r>
      <w:r>
        <w:t xml:space="preserve"> challenges discussed in this article is to recognise and engage with health information systems as the complex dynamic systems that they ar</w:t>
      </w:r>
      <w:r w:rsidR="00300AFD">
        <w:t>e.</w:t>
      </w:r>
    </w:p>
    <w:p w14:paraId="62DC78A3" w14:textId="77777777" w:rsidR="00E27DC6" w:rsidRPr="00F700A2" w:rsidRDefault="00E27DC6" w:rsidP="006D4CAF">
      <w:pPr>
        <w:rPr>
          <w:color w:val="4472C4" w:themeColor="accent5"/>
        </w:rPr>
      </w:pPr>
    </w:p>
    <w:p w14:paraId="219726D7" w14:textId="5B836341" w:rsidR="000B2D7E" w:rsidRDefault="000B2D7E" w:rsidP="006D4CAF"/>
    <w:p w14:paraId="5A83A754" w14:textId="752395E8" w:rsidR="000B2D7E" w:rsidRDefault="000B2D7E" w:rsidP="006D4CAF"/>
    <w:p w14:paraId="713ACB55" w14:textId="2B739829" w:rsidR="000B2D7E" w:rsidRDefault="000B2D7E" w:rsidP="00F700A2">
      <w:pPr>
        <w:pStyle w:val="Heading1"/>
      </w:pPr>
      <w:r>
        <w:t>References</w:t>
      </w:r>
    </w:p>
    <w:p w14:paraId="0CA11EC3" w14:textId="52316A07" w:rsidR="000B2D7E" w:rsidRPr="000B2D7E" w:rsidRDefault="000B2D7E" w:rsidP="000B2D7E"/>
    <w:sectPr w:rsidR="000B2D7E" w:rsidRPr="000B2D7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 w:author="Ciarán McInerney" w:date="2020-05-20T15:34:00Z" w:initials="CM">
    <w:p w14:paraId="44A30EB1" w14:textId="6E3A9D80" w:rsidR="005646F8" w:rsidRDefault="005646F8">
      <w:pPr>
        <w:pStyle w:val="CommentText"/>
      </w:pPr>
      <w:r>
        <w:rPr>
          <w:rStyle w:val="CommentReference"/>
        </w:rPr>
        <w:annotationRef/>
      </w:r>
      <w:r>
        <w:t>This whole section could go in a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4A30E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A30EB1" w16cid:durableId="227CECC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4"/>
  </w:num>
  <w:num w:numId="5">
    <w:abstractNumId w:val="6"/>
  </w:num>
  <w:num w:numId="6">
    <w:abstractNumId w:val="7"/>
  </w:num>
  <w:num w:numId="7">
    <w:abstractNumId w:val="2"/>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rolyn McCrorie">
    <w15:presenceInfo w15:providerId="None" w15:userId="Carolyn McCrorie"/>
  </w15:person>
  <w15:person w15:author="Ciarán McInerney">
    <w15:presenceInfo w15:providerId="AD" w15:userId="S-1-5-21-1390067357-1993962763-725345543-614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6B6"/>
    <w:rsid w:val="00010BDA"/>
    <w:rsid w:val="00021296"/>
    <w:rsid w:val="00022E7F"/>
    <w:rsid w:val="000250BA"/>
    <w:rsid w:val="00034A72"/>
    <w:rsid w:val="00045EB8"/>
    <w:rsid w:val="00091076"/>
    <w:rsid w:val="000A1BAC"/>
    <w:rsid w:val="000B1500"/>
    <w:rsid w:val="000B2D7E"/>
    <w:rsid w:val="000C0B41"/>
    <w:rsid w:val="000C3285"/>
    <w:rsid w:val="000C464D"/>
    <w:rsid w:val="000C78E4"/>
    <w:rsid w:val="000D3D43"/>
    <w:rsid w:val="000D63DD"/>
    <w:rsid w:val="000F3C4B"/>
    <w:rsid w:val="00106D11"/>
    <w:rsid w:val="00112647"/>
    <w:rsid w:val="00116939"/>
    <w:rsid w:val="00145866"/>
    <w:rsid w:val="00151E77"/>
    <w:rsid w:val="00176F47"/>
    <w:rsid w:val="001809FF"/>
    <w:rsid w:val="0019077F"/>
    <w:rsid w:val="001D250F"/>
    <w:rsid w:val="001D63F3"/>
    <w:rsid w:val="001E6930"/>
    <w:rsid w:val="001E7B78"/>
    <w:rsid w:val="001F1F11"/>
    <w:rsid w:val="001F4ED1"/>
    <w:rsid w:val="001F7958"/>
    <w:rsid w:val="00202BF3"/>
    <w:rsid w:val="00203C24"/>
    <w:rsid w:val="002042AB"/>
    <w:rsid w:val="0022366B"/>
    <w:rsid w:val="002374E8"/>
    <w:rsid w:val="00243BBE"/>
    <w:rsid w:val="00250CF3"/>
    <w:rsid w:val="00254B68"/>
    <w:rsid w:val="002555AF"/>
    <w:rsid w:val="0026776C"/>
    <w:rsid w:val="00273975"/>
    <w:rsid w:val="00284465"/>
    <w:rsid w:val="00284512"/>
    <w:rsid w:val="00297CAF"/>
    <w:rsid w:val="002B1538"/>
    <w:rsid w:val="002B4E34"/>
    <w:rsid w:val="002B72B9"/>
    <w:rsid w:val="002C09D8"/>
    <w:rsid w:val="002D0046"/>
    <w:rsid w:val="002D033C"/>
    <w:rsid w:val="002E4B1D"/>
    <w:rsid w:val="002E7C97"/>
    <w:rsid w:val="002F4F7F"/>
    <w:rsid w:val="00300119"/>
    <w:rsid w:val="00300AFD"/>
    <w:rsid w:val="00317D7E"/>
    <w:rsid w:val="00322A06"/>
    <w:rsid w:val="0032493D"/>
    <w:rsid w:val="00327447"/>
    <w:rsid w:val="0033423D"/>
    <w:rsid w:val="003406D7"/>
    <w:rsid w:val="0035003E"/>
    <w:rsid w:val="00387EBD"/>
    <w:rsid w:val="00396FBF"/>
    <w:rsid w:val="003A21A3"/>
    <w:rsid w:val="003C1579"/>
    <w:rsid w:val="003C6222"/>
    <w:rsid w:val="003D3C2C"/>
    <w:rsid w:val="003D5C61"/>
    <w:rsid w:val="003E432A"/>
    <w:rsid w:val="003F2662"/>
    <w:rsid w:val="003F4D89"/>
    <w:rsid w:val="00404DCD"/>
    <w:rsid w:val="0042675A"/>
    <w:rsid w:val="00427C91"/>
    <w:rsid w:val="00436C11"/>
    <w:rsid w:val="00440844"/>
    <w:rsid w:val="0044234D"/>
    <w:rsid w:val="004500F4"/>
    <w:rsid w:val="00471B5D"/>
    <w:rsid w:val="0048402F"/>
    <w:rsid w:val="00484E71"/>
    <w:rsid w:val="00485BDA"/>
    <w:rsid w:val="004B6407"/>
    <w:rsid w:val="004D1594"/>
    <w:rsid w:val="004D3B59"/>
    <w:rsid w:val="004E1810"/>
    <w:rsid w:val="004E5CE1"/>
    <w:rsid w:val="00502C2A"/>
    <w:rsid w:val="005433AE"/>
    <w:rsid w:val="00551408"/>
    <w:rsid w:val="005646F8"/>
    <w:rsid w:val="005669B6"/>
    <w:rsid w:val="005843D6"/>
    <w:rsid w:val="0058573C"/>
    <w:rsid w:val="005951F5"/>
    <w:rsid w:val="005B1194"/>
    <w:rsid w:val="005B384E"/>
    <w:rsid w:val="005C188E"/>
    <w:rsid w:val="005C22CE"/>
    <w:rsid w:val="005C3899"/>
    <w:rsid w:val="005D1861"/>
    <w:rsid w:val="005D5021"/>
    <w:rsid w:val="0060263F"/>
    <w:rsid w:val="00645B3A"/>
    <w:rsid w:val="00656305"/>
    <w:rsid w:val="00660180"/>
    <w:rsid w:val="00660BE3"/>
    <w:rsid w:val="00660F62"/>
    <w:rsid w:val="00664690"/>
    <w:rsid w:val="006655F1"/>
    <w:rsid w:val="00670128"/>
    <w:rsid w:val="006930BF"/>
    <w:rsid w:val="00696E91"/>
    <w:rsid w:val="006A43D7"/>
    <w:rsid w:val="006A63CC"/>
    <w:rsid w:val="006B1420"/>
    <w:rsid w:val="006D4CAF"/>
    <w:rsid w:val="006F40D7"/>
    <w:rsid w:val="006F548D"/>
    <w:rsid w:val="007013C0"/>
    <w:rsid w:val="00726CBE"/>
    <w:rsid w:val="0074365C"/>
    <w:rsid w:val="00745D0A"/>
    <w:rsid w:val="007728F1"/>
    <w:rsid w:val="007768B1"/>
    <w:rsid w:val="007A4AE6"/>
    <w:rsid w:val="007C2CFC"/>
    <w:rsid w:val="007E3C62"/>
    <w:rsid w:val="007E4136"/>
    <w:rsid w:val="00806240"/>
    <w:rsid w:val="00810D0C"/>
    <w:rsid w:val="00844834"/>
    <w:rsid w:val="0084507D"/>
    <w:rsid w:val="00845B9A"/>
    <w:rsid w:val="00851E30"/>
    <w:rsid w:val="00865867"/>
    <w:rsid w:val="008A0035"/>
    <w:rsid w:val="008E287D"/>
    <w:rsid w:val="008F18E2"/>
    <w:rsid w:val="00904F12"/>
    <w:rsid w:val="0091758F"/>
    <w:rsid w:val="009224CA"/>
    <w:rsid w:val="0092381F"/>
    <w:rsid w:val="00925D03"/>
    <w:rsid w:val="00942589"/>
    <w:rsid w:val="0094634B"/>
    <w:rsid w:val="009566A0"/>
    <w:rsid w:val="00957EF1"/>
    <w:rsid w:val="009667C9"/>
    <w:rsid w:val="00970743"/>
    <w:rsid w:val="0097113D"/>
    <w:rsid w:val="00977D1D"/>
    <w:rsid w:val="00982746"/>
    <w:rsid w:val="009B3EEC"/>
    <w:rsid w:val="009D0ABB"/>
    <w:rsid w:val="009D0DA8"/>
    <w:rsid w:val="009D34D2"/>
    <w:rsid w:val="009D445B"/>
    <w:rsid w:val="009E6042"/>
    <w:rsid w:val="00A01C74"/>
    <w:rsid w:val="00A20FF2"/>
    <w:rsid w:val="00A358FA"/>
    <w:rsid w:val="00A37072"/>
    <w:rsid w:val="00A41E27"/>
    <w:rsid w:val="00A66B8C"/>
    <w:rsid w:val="00A85774"/>
    <w:rsid w:val="00AA168B"/>
    <w:rsid w:val="00AA3B35"/>
    <w:rsid w:val="00AA44BF"/>
    <w:rsid w:val="00AA6BB1"/>
    <w:rsid w:val="00AB2605"/>
    <w:rsid w:val="00AB3439"/>
    <w:rsid w:val="00AC2027"/>
    <w:rsid w:val="00AC4731"/>
    <w:rsid w:val="00AC7E1A"/>
    <w:rsid w:val="00AD4971"/>
    <w:rsid w:val="00AD734F"/>
    <w:rsid w:val="00AE6E53"/>
    <w:rsid w:val="00B05D6C"/>
    <w:rsid w:val="00B11DC6"/>
    <w:rsid w:val="00B16B1C"/>
    <w:rsid w:val="00B16CD2"/>
    <w:rsid w:val="00B23B5B"/>
    <w:rsid w:val="00B257BA"/>
    <w:rsid w:val="00B4439A"/>
    <w:rsid w:val="00B539A6"/>
    <w:rsid w:val="00B56E66"/>
    <w:rsid w:val="00B613F9"/>
    <w:rsid w:val="00B63A48"/>
    <w:rsid w:val="00B8035A"/>
    <w:rsid w:val="00B80719"/>
    <w:rsid w:val="00BA1042"/>
    <w:rsid w:val="00BA5A47"/>
    <w:rsid w:val="00BA7B39"/>
    <w:rsid w:val="00BB64DA"/>
    <w:rsid w:val="00BC5580"/>
    <w:rsid w:val="00BC70AB"/>
    <w:rsid w:val="00BE037C"/>
    <w:rsid w:val="00BE66F8"/>
    <w:rsid w:val="00BF31E9"/>
    <w:rsid w:val="00BF48F2"/>
    <w:rsid w:val="00BF751D"/>
    <w:rsid w:val="00C104AB"/>
    <w:rsid w:val="00C17F5B"/>
    <w:rsid w:val="00C2018E"/>
    <w:rsid w:val="00C4621B"/>
    <w:rsid w:val="00C630E0"/>
    <w:rsid w:val="00C87DCA"/>
    <w:rsid w:val="00C903CD"/>
    <w:rsid w:val="00C94FC0"/>
    <w:rsid w:val="00CB1C67"/>
    <w:rsid w:val="00CB61D2"/>
    <w:rsid w:val="00CC11BB"/>
    <w:rsid w:val="00CE48ED"/>
    <w:rsid w:val="00D00A14"/>
    <w:rsid w:val="00D018E4"/>
    <w:rsid w:val="00D10464"/>
    <w:rsid w:val="00D14F7E"/>
    <w:rsid w:val="00D43272"/>
    <w:rsid w:val="00D432FD"/>
    <w:rsid w:val="00D4514C"/>
    <w:rsid w:val="00D55A92"/>
    <w:rsid w:val="00D6264E"/>
    <w:rsid w:val="00D67540"/>
    <w:rsid w:val="00D70AD9"/>
    <w:rsid w:val="00D70CDB"/>
    <w:rsid w:val="00D77B4B"/>
    <w:rsid w:val="00D90488"/>
    <w:rsid w:val="00DA09EC"/>
    <w:rsid w:val="00DA25EE"/>
    <w:rsid w:val="00DB6DEE"/>
    <w:rsid w:val="00DB7CE8"/>
    <w:rsid w:val="00DC3CBB"/>
    <w:rsid w:val="00DE29AB"/>
    <w:rsid w:val="00DF5C59"/>
    <w:rsid w:val="00E20652"/>
    <w:rsid w:val="00E20AE5"/>
    <w:rsid w:val="00E27DC6"/>
    <w:rsid w:val="00E377E5"/>
    <w:rsid w:val="00E37BDE"/>
    <w:rsid w:val="00E619A1"/>
    <w:rsid w:val="00E72FB6"/>
    <w:rsid w:val="00E801B5"/>
    <w:rsid w:val="00E844AE"/>
    <w:rsid w:val="00E947B2"/>
    <w:rsid w:val="00E971A6"/>
    <w:rsid w:val="00E97300"/>
    <w:rsid w:val="00EA677C"/>
    <w:rsid w:val="00EB41D2"/>
    <w:rsid w:val="00EB77A0"/>
    <w:rsid w:val="00EC0EB1"/>
    <w:rsid w:val="00EC546B"/>
    <w:rsid w:val="00EC5B1F"/>
    <w:rsid w:val="00ED7385"/>
    <w:rsid w:val="00EE1801"/>
    <w:rsid w:val="00EE6CBD"/>
    <w:rsid w:val="00EF53C4"/>
    <w:rsid w:val="00F0078E"/>
    <w:rsid w:val="00F044CF"/>
    <w:rsid w:val="00F13924"/>
    <w:rsid w:val="00F33529"/>
    <w:rsid w:val="00F403E4"/>
    <w:rsid w:val="00F63C3E"/>
    <w:rsid w:val="00F700A2"/>
    <w:rsid w:val="00F76262"/>
    <w:rsid w:val="00F856BE"/>
    <w:rsid w:val="00F90BA4"/>
    <w:rsid w:val="00FB2A79"/>
    <w:rsid w:val="00FC11C7"/>
    <w:rsid w:val="00FC1B5E"/>
    <w:rsid w:val="00FD1560"/>
    <w:rsid w:val="00FD2F1D"/>
    <w:rsid w:val="00FD6AA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8FC86"/>
  <w15:chartTrackingRefBased/>
  <w15:docId w15:val="{E0496641-6E31-4892-83BC-4E3FC7249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4DCC9-CBAB-4943-B2F0-744E30F053E7}">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5e36aeda-f48f-46f3-9de8-7474189645c5"/>
    <ds:schemaRef ds:uri="bbd61249-83b9-438e-a84b-789da273a8cb"/>
    <ds:schemaRef ds:uri="http://www.w3.org/XML/1998/namespace"/>
    <ds:schemaRef ds:uri="http://purl.org/dc/dcmitype/"/>
  </ds:schemaRefs>
</ds:datastoreItem>
</file>

<file path=customXml/itemProps2.xml><?xml version="1.0" encoding="utf-8"?>
<ds:datastoreItem xmlns:ds="http://schemas.openxmlformats.org/officeDocument/2006/customXml" ds:itemID="{1590F1AF-3903-49DB-AC15-287A591AB7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4.xml><?xml version="1.0" encoding="utf-8"?>
<ds:datastoreItem xmlns:ds="http://schemas.openxmlformats.org/officeDocument/2006/customXml" ds:itemID="{8256A7BA-874D-4791-BD13-D10C17DC36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6452</Words>
  <Characters>150782</Characters>
  <Application>Microsoft Office Word</Application>
  <DocSecurity>4</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76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2</cp:revision>
  <dcterms:created xsi:type="dcterms:W3CDTF">2020-06-01T08:16:00Z</dcterms:created>
  <dcterms:modified xsi:type="dcterms:W3CDTF">2020-06-01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s://csl.mendeley.com/styles/45036507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50365071/apa</vt:lpwstr>
  </property>
  <property fmtid="{D5CDD505-2E9C-101B-9397-08002B2CF9AE}" pid="12" name="Mendeley Recent Style Name 3_1">
    <vt:lpwstr>American Psychological Association 6th edition - Guntur Kusum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6DE130CAEB37044C9F27A096B751B6FA</vt:lpwstr>
  </property>
</Properties>
</file>